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3065E21A" w:rsidR="00EB16C3" w:rsidRDefault="00EB16C3" w:rsidP="00B9734C">
      <w:pPr>
        <w:spacing w:line="276" w:lineRule="auto"/>
        <w:jc w:val="both"/>
      </w:pPr>
      <w:r>
        <w:t xml:space="preserve">La población requiere respuestas inmediatas y acciones en tiempo real de diferentes servicios </w:t>
      </w:r>
      <w:r w:rsidR="00593EED">
        <w:t>institucionales</w:t>
      </w:r>
      <w:r>
        <w:t xml:space="preserve"> (Ej.: Salud, Gobierno</w:t>
      </w:r>
      <w:r w:rsidR="006B0920">
        <w:t>, Legalidad</w:t>
      </w:r>
      <w:r>
        <w:t>, Seguridad, entre otros)</w:t>
      </w:r>
      <w:r w:rsidR="00593EED">
        <w:t xml:space="preserve"> y empresas</w:t>
      </w:r>
      <w:r>
        <w:t xml:space="preserve">.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687E9B91"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este </w:t>
      </w:r>
      <w:r w:rsidR="00E249D7">
        <w:t>arduo</w:t>
      </w:r>
      <w:r>
        <w:t xml:space="preserve"> proceso </w:t>
      </w:r>
      <w:r w:rsidR="00432851">
        <w:t>dificulta</w:t>
      </w:r>
      <w:r>
        <w:t xml:space="preserve">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37160AF5" w:rsidR="00CD66DF" w:rsidRPr="00CD66DF" w:rsidRDefault="00CD66DF" w:rsidP="00CD66DF">
      <w:pPr>
        <w:spacing w:after="0" w:line="276" w:lineRule="auto"/>
        <w:jc w:val="both"/>
        <w:rPr>
          <w:lang w:val="en-US"/>
        </w:rPr>
      </w:pPr>
      <w:r w:rsidRPr="00CD66DF">
        <w:rPr>
          <w:lang w:val="en-US"/>
        </w:rPr>
        <w:t xml:space="preserve">The population requires immediate </w:t>
      </w:r>
      <w:commentRangeStart w:id="0"/>
      <w:r w:rsidRPr="00CD66DF">
        <w:rPr>
          <w:lang w:val="en-US"/>
        </w:rPr>
        <w:t xml:space="preserve">responses and real-time actions of different </w:t>
      </w:r>
      <w:commentRangeEnd w:id="0"/>
      <w:r w:rsidR="00131977">
        <w:rPr>
          <w:rStyle w:val="Refdecomentario"/>
        </w:rPr>
        <w:commentReference w:id="0"/>
      </w:r>
      <w:r w:rsidRPr="00CD66DF">
        <w:rPr>
          <w:lang w:val="en-US"/>
        </w:rPr>
        <w:t>important services (</w:t>
      </w:r>
      <w:r w:rsidR="004B41BD" w:rsidRPr="004B41BD">
        <w:rPr>
          <w:lang w:val="en-US"/>
        </w:rPr>
        <w:t>e</w:t>
      </w:r>
      <w:r w:rsidR="006B0920">
        <w:rPr>
          <w:lang w:val="en-US"/>
        </w:rPr>
        <w:t>.</w:t>
      </w:r>
      <w:r w:rsidR="004B41BD" w:rsidRPr="004B41BD">
        <w:rPr>
          <w:lang w:val="en-US"/>
        </w:rPr>
        <w:t>g</w:t>
      </w:r>
      <w:r w:rsidR="006B0920">
        <w:rPr>
          <w:lang w:val="en-US"/>
        </w:rPr>
        <w:t>.,</w:t>
      </w:r>
      <w:r w:rsidR="009C56F8">
        <w:rPr>
          <w:lang w:val="en-US"/>
        </w:rPr>
        <w:t xml:space="preserve"> </w:t>
      </w:r>
      <w:r w:rsidRPr="00CD66DF">
        <w:rPr>
          <w:lang w:val="en-US"/>
        </w:rPr>
        <w:t xml:space="preserve">health, government, </w:t>
      </w:r>
      <w:r w:rsidR="006B0920">
        <w:rPr>
          <w:lang w:val="en-US"/>
        </w:rPr>
        <w:t xml:space="preserve">law, </w:t>
      </w:r>
      <w:r w:rsidRPr="00CD66DF">
        <w:rPr>
          <w:lang w:val="en-US"/>
        </w:rPr>
        <w:t xml:space="preserve">security, among others). In the current moments of technological and scientific development, traditional management channels cannot meet peak demand and the search for information. To solve this need, virtual </w:t>
      </w:r>
      <w:r w:rsidR="00432851">
        <w:rPr>
          <w:lang w:val="en-US"/>
        </w:rPr>
        <w:t>assistant</w:t>
      </w:r>
      <w:r w:rsidR="00432851" w:rsidRPr="00CD66DF">
        <w:rPr>
          <w:lang w:val="en-US"/>
        </w:rPr>
        <w:t xml:space="preserve"> </w:t>
      </w:r>
      <w:r w:rsidRPr="00CD66DF">
        <w:rPr>
          <w:lang w:val="en-US"/>
        </w:rPr>
        <w:t xml:space="preserve">(conversational agents) or conversational robots have been created. Virtual </w:t>
      </w:r>
      <w:r w:rsidR="00432851">
        <w:rPr>
          <w:lang w:val="en-US"/>
        </w:rPr>
        <w:t>a</w:t>
      </w:r>
      <w:r w:rsidR="00432851">
        <w:rPr>
          <w:lang w:val="en-US"/>
        </w:rPr>
        <w:t>ssistant</w:t>
      </w:r>
      <w:r w:rsidR="00432851" w:rsidRPr="00CD66DF">
        <w:rPr>
          <w:lang w:val="en-US"/>
        </w:rPr>
        <w:t xml:space="preserve"> </w:t>
      </w:r>
      <w:r w:rsidRPr="00CD66DF">
        <w:rPr>
          <w:lang w:val="en-US"/>
        </w:rPr>
        <w:t xml:space="preserve">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06033535" w:rsidR="00CD66DF" w:rsidRPr="00CD66DF" w:rsidRDefault="006D4FFF" w:rsidP="00CD66DF">
      <w:pPr>
        <w:spacing w:after="0" w:line="276" w:lineRule="auto"/>
        <w:jc w:val="both"/>
        <w:rPr>
          <w:lang w:val="en-US"/>
        </w:rPr>
      </w:pPr>
      <w:r>
        <w:rPr>
          <w:lang w:val="en-US"/>
        </w:rPr>
        <w:t>Although</w:t>
      </w:r>
      <w:r w:rsidR="00CD66DF" w:rsidRPr="00CD66DF">
        <w:rPr>
          <w:lang w:val="en-US"/>
        </w:rPr>
        <w:t xml:space="preserve"> the great benefits provided by virtual </w:t>
      </w:r>
      <w:r w:rsidR="00432851">
        <w:rPr>
          <w:lang w:val="en-US"/>
        </w:rPr>
        <w:t>assistant</w:t>
      </w:r>
      <w:r w:rsidR="00CD66DF" w:rsidRPr="00CD66DF">
        <w:rPr>
          <w:lang w:val="en-US"/>
        </w:rPr>
        <w:t xml:space="preserve">, the creation of knowledge they use to answer questions and interaction with users is laborious and expensive. </w:t>
      </w:r>
      <w:r w:rsidR="006C3D0C">
        <w:rPr>
          <w:lang w:val="en-US"/>
        </w:rPr>
        <w:t>Due</w:t>
      </w:r>
      <w:r w:rsidR="00CD66DF" w:rsidRPr="00CD66DF">
        <w:rPr>
          <w:lang w:val="en-US"/>
        </w:rPr>
        <w:t xml:space="preserve"> to the need to gather specialists and agglutinate the necessary information, in addition this laborious process can make the creation of virtual </w:t>
      </w:r>
      <w:r w:rsidR="00432851">
        <w:rPr>
          <w:lang w:val="en-US"/>
        </w:rPr>
        <w:t>assistant</w:t>
      </w:r>
      <w:r w:rsidR="00432851" w:rsidRPr="00CD66DF">
        <w:rPr>
          <w:lang w:val="en-US"/>
        </w:rPr>
        <w:t xml:space="preserve"> </w:t>
      </w:r>
      <w:r w:rsidR="00CD66DF" w:rsidRPr="00CD66DF">
        <w:rPr>
          <w:lang w:val="en-US"/>
        </w:rPr>
        <w:t>difficult.</w:t>
      </w:r>
    </w:p>
    <w:p w14:paraId="4BE8E0FA" w14:textId="511F1EF7" w:rsidR="00D94134" w:rsidRPr="00CD66DF" w:rsidRDefault="00CD66DF" w:rsidP="00CD66DF">
      <w:pPr>
        <w:spacing w:after="0" w:line="276" w:lineRule="auto"/>
        <w:jc w:val="both"/>
        <w:rPr>
          <w:lang w:val="en-US"/>
        </w:rPr>
      </w:pPr>
      <w:r w:rsidRPr="00CD66DF">
        <w:rPr>
          <w:lang w:val="en-US"/>
        </w:rPr>
        <w:t xml:space="preserve">This research proposes the design and implementation of a tool for the creation, training and deployment of virtual assistants, reducing the need for interaction with specialists. For </w:t>
      </w:r>
      <w:r w:rsidR="00432851" w:rsidRPr="00CD66DF">
        <w:rPr>
          <w:lang w:val="en-US"/>
        </w:rPr>
        <w:t>creati</w:t>
      </w:r>
      <w:r w:rsidR="00432851">
        <w:rPr>
          <w:lang w:val="en-US"/>
        </w:rPr>
        <w:t xml:space="preserve">ng </w:t>
      </w:r>
      <w:r w:rsidRPr="00CD66DF">
        <w:rPr>
          <w:lang w:val="en-US"/>
        </w:rPr>
        <w:t>this tool and the deployment</w:t>
      </w:r>
      <w:r w:rsidR="00432851">
        <w:rPr>
          <w:lang w:val="en-US"/>
        </w:rPr>
        <w:t xml:space="preserve"> are used</w:t>
      </w:r>
      <w:r w:rsidRPr="00CD66DF">
        <w:rPr>
          <w:lang w:val="en-US"/>
        </w:rPr>
        <w:t xml:space="preserve"> the Python programming language and the Rasa framework</w:t>
      </w:r>
      <w:r w:rsidR="00432851">
        <w:rPr>
          <w:lang w:val="en-US"/>
        </w:rPr>
        <w:t xml:space="preserve">. The last one </w:t>
      </w:r>
      <w:r w:rsidRPr="00CD66DF">
        <w:rPr>
          <w:lang w:val="en-US"/>
        </w:rPr>
        <w:t xml:space="preserve">specialized </w:t>
      </w:r>
      <w:r w:rsidR="00432851">
        <w:rPr>
          <w:lang w:val="en-US"/>
        </w:rPr>
        <w:t xml:space="preserve">in </w:t>
      </w:r>
      <w:r w:rsidR="00432851" w:rsidRPr="00CD66DF">
        <w:rPr>
          <w:lang w:val="en-US"/>
        </w:rPr>
        <w:t xml:space="preserve">virtual assistants </w:t>
      </w:r>
      <w:r w:rsidRPr="00CD66DF">
        <w:rPr>
          <w:lang w:val="en-US"/>
        </w:rPr>
        <w:t>creation.</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1AAE95A8" w14:textId="08F2823E" w:rsidR="00684A44"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2426158" w:history="1">
            <w:r w:rsidR="00684A44" w:rsidRPr="00ED098B">
              <w:rPr>
                <w:rStyle w:val="Hipervnculo"/>
                <w:b/>
                <w:noProof/>
              </w:rPr>
              <w:t>Capítulo 1. Marco Referencial</w:t>
            </w:r>
            <w:r w:rsidR="00684A44">
              <w:rPr>
                <w:noProof/>
                <w:webHidden/>
              </w:rPr>
              <w:tab/>
            </w:r>
            <w:r w:rsidR="00684A44">
              <w:rPr>
                <w:noProof/>
                <w:webHidden/>
              </w:rPr>
              <w:fldChar w:fldCharType="begin"/>
            </w:r>
            <w:r w:rsidR="00684A44">
              <w:rPr>
                <w:noProof/>
                <w:webHidden/>
              </w:rPr>
              <w:instrText xml:space="preserve"> PAGEREF _Toc112426158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36B00E52" w14:textId="0CB5C623"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59" w:history="1">
            <w:r w:rsidR="00684A44" w:rsidRPr="00ED098B">
              <w:rPr>
                <w:rStyle w:val="Hipervnculo"/>
                <w:b/>
                <w:noProof/>
              </w:rPr>
              <w:t>1.1 Los marcos o plataformas para desarrollar robots conversacionales</w:t>
            </w:r>
            <w:r w:rsidR="00684A44">
              <w:rPr>
                <w:noProof/>
                <w:webHidden/>
              </w:rPr>
              <w:tab/>
            </w:r>
            <w:r w:rsidR="00684A44">
              <w:rPr>
                <w:noProof/>
                <w:webHidden/>
              </w:rPr>
              <w:fldChar w:fldCharType="begin"/>
            </w:r>
            <w:r w:rsidR="00684A44">
              <w:rPr>
                <w:noProof/>
                <w:webHidden/>
              </w:rPr>
              <w:instrText xml:space="preserve"> PAGEREF _Toc112426159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1B2233C9" w14:textId="4387B57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0" w:history="1">
            <w:r w:rsidR="00684A44" w:rsidRPr="00ED098B">
              <w:rPr>
                <w:rStyle w:val="Hipervnculo"/>
                <w:b/>
                <w:noProof/>
              </w:rPr>
              <w:t>1.2 Breve historia de los agentes conversacionales</w:t>
            </w:r>
            <w:r w:rsidR="00684A44">
              <w:rPr>
                <w:noProof/>
                <w:webHidden/>
              </w:rPr>
              <w:tab/>
            </w:r>
            <w:r w:rsidR="00684A44">
              <w:rPr>
                <w:noProof/>
                <w:webHidden/>
              </w:rPr>
              <w:fldChar w:fldCharType="begin"/>
            </w:r>
            <w:r w:rsidR="00684A44">
              <w:rPr>
                <w:noProof/>
                <w:webHidden/>
              </w:rPr>
              <w:instrText xml:space="preserve"> PAGEREF _Toc112426160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0A297140" w14:textId="3C7C860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1" w:history="1">
            <w:r w:rsidR="00684A44" w:rsidRPr="00ED098B">
              <w:rPr>
                <w:rStyle w:val="Hipervnculo"/>
                <w:b/>
                <w:noProof/>
              </w:rPr>
              <w:t>1.2.1 Estado del arte de los marcos para desarrollar robot conversacional</w:t>
            </w:r>
            <w:r w:rsidR="00684A44">
              <w:rPr>
                <w:noProof/>
                <w:webHidden/>
              </w:rPr>
              <w:tab/>
            </w:r>
            <w:r w:rsidR="00684A44">
              <w:rPr>
                <w:noProof/>
                <w:webHidden/>
              </w:rPr>
              <w:fldChar w:fldCharType="begin"/>
            </w:r>
            <w:r w:rsidR="00684A44">
              <w:rPr>
                <w:noProof/>
                <w:webHidden/>
              </w:rPr>
              <w:instrText xml:space="preserve"> PAGEREF _Toc112426161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72EA65CF" w14:textId="027D4DE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2" w:history="1">
            <w:r w:rsidR="00684A44" w:rsidRPr="00ED098B">
              <w:rPr>
                <w:rStyle w:val="Hipervnculo"/>
                <w:b/>
                <w:noProof/>
              </w:rPr>
              <w:t>Azure Bot Service</w:t>
            </w:r>
            <w:r w:rsidR="00684A44">
              <w:rPr>
                <w:noProof/>
                <w:webHidden/>
              </w:rPr>
              <w:tab/>
            </w:r>
            <w:r w:rsidR="00684A44">
              <w:rPr>
                <w:noProof/>
                <w:webHidden/>
              </w:rPr>
              <w:fldChar w:fldCharType="begin"/>
            </w:r>
            <w:r w:rsidR="00684A44">
              <w:rPr>
                <w:noProof/>
                <w:webHidden/>
              </w:rPr>
              <w:instrText xml:space="preserve"> PAGEREF _Toc112426162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2550B3EE" w14:textId="0E3520C9"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3" w:history="1">
            <w:r w:rsidR="00684A44" w:rsidRPr="00ED098B">
              <w:rPr>
                <w:rStyle w:val="Hipervnculo"/>
                <w:b/>
                <w:noProof/>
              </w:rPr>
              <w:t>DialogFlow</w:t>
            </w:r>
            <w:r w:rsidR="00684A44">
              <w:rPr>
                <w:noProof/>
                <w:webHidden/>
              </w:rPr>
              <w:tab/>
            </w:r>
            <w:r w:rsidR="00684A44">
              <w:rPr>
                <w:noProof/>
                <w:webHidden/>
              </w:rPr>
              <w:fldChar w:fldCharType="begin"/>
            </w:r>
            <w:r w:rsidR="00684A44">
              <w:rPr>
                <w:noProof/>
                <w:webHidden/>
              </w:rPr>
              <w:instrText xml:space="preserve"> PAGEREF _Toc112426163 \h </w:instrText>
            </w:r>
            <w:r w:rsidR="00684A44">
              <w:rPr>
                <w:noProof/>
                <w:webHidden/>
              </w:rPr>
            </w:r>
            <w:r w:rsidR="00684A44">
              <w:rPr>
                <w:noProof/>
                <w:webHidden/>
              </w:rPr>
              <w:fldChar w:fldCharType="separate"/>
            </w:r>
            <w:r w:rsidR="00684A44">
              <w:rPr>
                <w:noProof/>
                <w:webHidden/>
              </w:rPr>
              <w:t>9</w:t>
            </w:r>
            <w:r w:rsidR="00684A44">
              <w:rPr>
                <w:noProof/>
                <w:webHidden/>
              </w:rPr>
              <w:fldChar w:fldCharType="end"/>
            </w:r>
          </w:hyperlink>
        </w:p>
        <w:p w14:paraId="24138382" w14:textId="7BFACCD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4"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64 \h </w:instrText>
            </w:r>
            <w:r w:rsidR="00684A44">
              <w:rPr>
                <w:noProof/>
                <w:webHidden/>
              </w:rPr>
            </w:r>
            <w:r w:rsidR="00684A44">
              <w:rPr>
                <w:noProof/>
                <w:webHidden/>
              </w:rPr>
              <w:fldChar w:fldCharType="separate"/>
            </w:r>
            <w:r w:rsidR="00684A44">
              <w:rPr>
                <w:noProof/>
                <w:webHidden/>
              </w:rPr>
              <w:t>11</w:t>
            </w:r>
            <w:r w:rsidR="00684A44">
              <w:rPr>
                <w:noProof/>
                <w:webHidden/>
              </w:rPr>
              <w:fldChar w:fldCharType="end"/>
            </w:r>
          </w:hyperlink>
        </w:p>
        <w:p w14:paraId="1BA8E819" w14:textId="3E91B63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5" w:history="1">
            <w:r w:rsidR="00684A44" w:rsidRPr="00ED098B">
              <w:rPr>
                <w:rStyle w:val="Hipervnculo"/>
                <w:b/>
                <w:noProof/>
              </w:rPr>
              <w:t>BotPress</w:t>
            </w:r>
            <w:r w:rsidR="00684A44">
              <w:rPr>
                <w:noProof/>
                <w:webHidden/>
              </w:rPr>
              <w:tab/>
            </w:r>
            <w:r w:rsidR="00684A44">
              <w:rPr>
                <w:noProof/>
                <w:webHidden/>
              </w:rPr>
              <w:fldChar w:fldCharType="begin"/>
            </w:r>
            <w:r w:rsidR="00684A44">
              <w:rPr>
                <w:noProof/>
                <w:webHidden/>
              </w:rPr>
              <w:instrText xml:space="preserve"> PAGEREF _Toc112426165 \h </w:instrText>
            </w:r>
            <w:r w:rsidR="00684A44">
              <w:rPr>
                <w:noProof/>
                <w:webHidden/>
              </w:rPr>
            </w:r>
            <w:r w:rsidR="00684A44">
              <w:rPr>
                <w:noProof/>
                <w:webHidden/>
              </w:rPr>
              <w:fldChar w:fldCharType="separate"/>
            </w:r>
            <w:r w:rsidR="00684A44">
              <w:rPr>
                <w:noProof/>
                <w:webHidden/>
              </w:rPr>
              <w:t>12</w:t>
            </w:r>
            <w:r w:rsidR="00684A44">
              <w:rPr>
                <w:noProof/>
                <w:webHidden/>
              </w:rPr>
              <w:fldChar w:fldCharType="end"/>
            </w:r>
          </w:hyperlink>
        </w:p>
        <w:p w14:paraId="39DCC0B4" w14:textId="499081F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6" w:history="1">
            <w:r w:rsidR="00684A44" w:rsidRPr="00ED098B">
              <w:rPr>
                <w:rStyle w:val="Hipervnculo"/>
                <w:b/>
                <w:bCs/>
                <w:noProof/>
              </w:rPr>
              <w:t>Plato Research Dialogue System</w:t>
            </w:r>
            <w:r w:rsidR="00684A44">
              <w:rPr>
                <w:noProof/>
                <w:webHidden/>
              </w:rPr>
              <w:tab/>
            </w:r>
            <w:r w:rsidR="00684A44">
              <w:rPr>
                <w:noProof/>
                <w:webHidden/>
              </w:rPr>
              <w:fldChar w:fldCharType="begin"/>
            </w:r>
            <w:r w:rsidR="00684A44">
              <w:rPr>
                <w:noProof/>
                <w:webHidden/>
              </w:rPr>
              <w:instrText xml:space="preserve"> PAGEREF _Toc112426166 \h </w:instrText>
            </w:r>
            <w:r w:rsidR="00684A44">
              <w:rPr>
                <w:noProof/>
                <w:webHidden/>
              </w:rPr>
            </w:r>
            <w:r w:rsidR="00684A44">
              <w:rPr>
                <w:noProof/>
                <w:webHidden/>
              </w:rPr>
              <w:fldChar w:fldCharType="separate"/>
            </w:r>
            <w:r w:rsidR="00684A44">
              <w:rPr>
                <w:noProof/>
                <w:webHidden/>
              </w:rPr>
              <w:t>14</w:t>
            </w:r>
            <w:r w:rsidR="00684A44">
              <w:rPr>
                <w:noProof/>
                <w:webHidden/>
              </w:rPr>
              <w:fldChar w:fldCharType="end"/>
            </w:r>
          </w:hyperlink>
        </w:p>
        <w:p w14:paraId="64D98704" w14:textId="1CF4912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7" w:history="1">
            <w:r w:rsidR="00684A44" w:rsidRPr="00ED098B">
              <w:rPr>
                <w:rStyle w:val="Hipervnculo"/>
                <w:b/>
                <w:noProof/>
                <w:lang w:eastAsia="es-ES"/>
              </w:rPr>
              <w:t>Conclusión</w:t>
            </w:r>
            <w:r w:rsidR="00684A44">
              <w:rPr>
                <w:noProof/>
                <w:webHidden/>
              </w:rPr>
              <w:tab/>
            </w:r>
            <w:r w:rsidR="00684A44">
              <w:rPr>
                <w:noProof/>
                <w:webHidden/>
              </w:rPr>
              <w:fldChar w:fldCharType="begin"/>
            </w:r>
            <w:r w:rsidR="00684A44">
              <w:rPr>
                <w:noProof/>
                <w:webHidden/>
              </w:rPr>
              <w:instrText xml:space="preserve"> PAGEREF _Toc112426167 \h </w:instrText>
            </w:r>
            <w:r w:rsidR="00684A44">
              <w:rPr>
                <w:noProof/>
                <w:webHidden/>
              </w:rPr>
            </w:r>
            <w:r w:rsidR="00684A44">
              <w:rPr>
                <w:noProof/>
                <w:webHidden/>
              </w:rPr>
              <w:fldChar w:fldCharType="separate"/>
            </w:r>
            <w:r w:rsidR="00684A44">
              <w:rPr>
                <w:noProof/>
                <w:webHidden/>
              </w:rPr>
              <w:t>15</w:t>
            </w:r>
            <w:r w:rsidR="00684A44">
              <w:rPr>
                <w:noProof/>
                <w:webHidden/>
              </w:rPr>
              <w:fldChar w:fldCharType="end"/>
            </w:r>
          </w:hyperlink>
        </w:p>
        <w:p w14:paraId="081D8530" w14:textId="7202AE2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8" w:history="1">
            <w:r w:rsidR="00684A44" w:rsidRPr="00ED098B">
              <w:rPr>
                <w:rStyle w:val="Hipervnculo"/>
                <w:b/>
                <w:noProof/>
              </w:rPr>
              <w:t>1.3 Herramientas, Lenguajes de programación y Tecnologías</w:t>
            </w:r>
            <w:r w:rsidR="00684A44">
              <w:rPr>
                <w:noProof/>
                <w:webHidden/>
              </w:rPr>
              <w:tab/>
            </w:r>
            <w:r w:rsidR="00684A44">
              <w:rPr>
                <w:noProof/>
                <w:webHidden/>
              </w:rPr>
              <w:fldChar w:fldCharType="begin"/>
            </w:r>
            <w:r w:rsidR="00684A44">
              <w:rPr>
                <w:noProof/>
                <w:webHidden/>
              </w:rPr>
              <w:instrText xml:space="preserve"> PAGEREF _Toc112426168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6F8B4904" w14:textId="4A6ECF2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9" w:history="1">
            <w:r w:rsidR="00684A44" w:rsidRPr="00ED098B">
              <w:rPr>
                <w:rStyle w:val="Hipervnculo"/>
                <w:b/>
                <w:noProof/>
              </w:rPr>
              <w:t>Python</w:t>
            </w:r>
            <w:r w:rsidR="00684A44">
              <w:rPr>
                <w:noProof/>
                <w:webHidden/>
              </w:rPr>
              <w:tab/>
            </w:r>
            <w:r w:rsidR="00684A44">
              <w:rPr>
                <w:noProof/>
                <w:webHidden/>
              </w:rPr>
              <w:fldChar w:fldCharType="begin"/>
            </w:r>
            <w:r w:rsidR="00684A44">
              <w:rPr>
                <w:noProof/>
                <w:webHidden/>
              </w:rPr>
              <w:instrText xml:space="preserve"> PAGEREF _Toc112426169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4D7D22B3" w14:textId="56CBA6A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0" w:history="1">
            <w:r w:rsidR="00684A44" w:rsidRPr="00ED098B">
              <w:rPr>
                <w:rStyle w:val="Hipervnculo"/>
                <w:b/>
                <w:noProof/>
              </w:rPr>
              <w:t>PyCharm Community</w:t>
            </w:r>
            <w:r w:rsidR="00684A44">
              <w:rPr>
                <w:noProof/>
                <w:webHidden/>
              </w:rPr>
              <w:tab/>
            </w:r>
            <w:r w:rsidR="00684A44">
              <w:rPr>
                <w:noProof/>
                <w:webHidden/>
              </w:rPr>
              <w:fldChar w:fldCharType="begin"/>
            </w:r>
            <w:r w:rsidR="00684A44">
              <w:rPr>
                <w:noProof/>
                <w:webHidden/>
              </w:rPr>
              <w:instrText xml:space="preserve"> PAGEREF _Toc112426170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54A91DCB" w14:textId="6BC8827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1"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71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76E8DCBE" w14:textId="05E98DF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2" w:history="1">
            <w:r w:rsidR="00684A44" w:rsidRPr="00ED098B">
              <w:rPr>
                <w:rStyle w:val="Hipervnculo"/>
                <w:b/>
                <w:noProof/>
              </w:rPr>
              <w:t>MongoDB</w:t>
            </w:r>
            <w:r w:rsidR="00684A44">
              <w:rPr>
                <w:noProof/>
                <w:webHidden/>
              </w:rPr>
              <w:tab/>
            </w:r>
            <w:r w:rsidR="00684A44">
              <w:rPr>
                <w:noProof/>
                <w:webHidden/>
              </w:rPr>
              <w:fldChar w:fldCharType="begin"/>
            </w:r>
            <w:r w:rsidR="00684A44">
              <w:rPr>
                <w:noProof/>
                <w:webHidden/>
              </w:rPr>
              <w:instrText xml:space="preserve"> PAGEREF _Toc112426172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5E6969B8" w14:textId="24CDF4C1"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3" w:history="1">
            <w:r w:rsidR="00684A44" w:rsidRPr="00ED098B">
              <w:rPr>
                <w:rStyle w:val="Hipervnculo"/>
                <w:b/>
                <w:noProof/>
              </w:rPr>
              <w:t>YAML</w:t>
            </w:r>
            <w:r w:rsidR="00684A44">
              <w:rPr>
                <w:noProof/>
                <w:webHidden/>
              </w:rPr>
              <w:tab/>
            </w:r>
            <w:r w:rsidR="00684A44">
              <w:rPr>
                <w:noProof/>
                <w:webHidden/>
              </w:rPr>
              <w:fldChar w:fldCharType="begin"/>
            </w:r>
            <w:r w:rsidR="00684A44">
              <w:rPr>
                <w:noProof/>
                <w:webHidden/>
              </w:rPr>
              <w:instrText xml:space="preserve"> PAGEREF _Toc112426173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0D09AC10" w14:textId="2EB6B51D"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4" w:history="1">
            <w:r w:rsidR="00684A44" w:rsidRPr="00ED098B">
              <w:rPr>
                <w:rStyle w:val="Hipervnculo"/>
                <w:b/>
                <w:noProof/>
              </w:rPr>
              <w:t>GIT</w:t>
            </w:r>
            <w:r w:rsidR="00684A44">
              <w:rPr>
                <w:noProof/>
                <w:webHidden/>
              </w:rPr>
              <w:tab/>
            </w:r>
            <w:r w:rsidR="00684A44">
              <w:rPr>
                <w:noProof/>
                <w:webHidden/>
              </w:rPr>
              <w:fldChar w:fldCharType="begin"/>
            </w:r>
            <w:r w:rsidR="00684A44">
              <w:rPr>
                <w:noProof/>
                <w:webHidden/>
              </w:rPr>
              <w:instrText xml:space="preserve"> PAGEREF _Toc112426174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471A8AB9" w14:textId="28365EC5"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5" w:history="1">
            <w:r w:rsidR="00684A44" w:rsidRPr="00ED098B">
              <w:rPr>
                <w:rStyle w:val="Hipervnculo"/>
                <w:b/>
                <w:noProof/>
              </w:rPr>
              <w:t>1.4 Metodología de desarrollo de software</w:t>
            </w:r>
            <w:r w:rsidR="00684A44">
              <w:rPr>
                <w:noProof/>
                <w:webHidden/>
              </w:rPr>
              <w:tab/>
            </w:r>
            <w:r w:rsidR="00684A44">
              <w:rPr>
                <w:noProof/>
                <w:webHidden/>
              </w:rPr>
              <w:fldChar w:fldCharType="begin"/>
            </w:r>
            <w:r w:rsidR="00684A44">
              <w:rPr>
                <w:noProof/>
                <w:webHidden/>
              </w:rPr>
              <w:instrText xml:space="preserve"> PAGEREF _Toc112426175 \h </w:instrText>
            </w:r>
            <w:r w:rsidR="00684A44">
              <w:rPr>
                <w:noProof/>
                <w:webHidden/>
              </w:rPr>
            </w:r>
            <w:r w:rsidR="00684A44">
              <w:rPr>
                <w:noProof/>
                <w:webHidden/>
              </w:rPr>
              <w:fldChar w:fldCharType="separate"/>
            </w:r>
            <w:r w:rsidR="00684A44">
              <w:rPr>
                <w:noProof/>
                <w:webHidden/>
              </w:rPr>
              <w:t>18</w:t>
            </w:r>
            <w:r w:rsidR="00684A44">
              <w:rPr>
                <w:noProof/>
                <w:webHidden/>
              </w:rPr>
              <w:fldChar w:fldCharType="end"/>
            </w:r>
          </w:hyperlink>
        </w:p>
        <w:p w14:paraId="6048BBCA" w14:textId="1EC30F5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6"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76 \h </w:instrText>
            </w:r>
            <w:r w:rsidR="00684A44">
              <w:rPr>
                <w:noProof/>
                <w:webHidden/>
              </w:rPr>
            </w:r>
            <w:r w:rsidR="00684A44">
              <w:rPr>
                <w:noProof/>
                <w:webHidden/>
              </w:rPr>
              <w:fldChar w:fldCharType="separate"/>
            </w:r>
            <w:r w:rsidR="00684A44">
              <w:rPr>
                <w:noProof/>
                <w:webHidden/>
              </w:rPr>
              <w:t>19</w:t>
            </w:r>
            <w:r w:rsidR="00684A44">
              <w:rPr>
                <w:noProof/>
                <w:webHidden/>
              </w:rPr>
              <w:fldChar w:fldCharType="end"/>
            </w:r>
          </w:hyperlink>
        </w:p>
        <w:p w14:paraId="61591364" w14:textId="33FE9EB4"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77" w:history="1">
            <w:r w:rsidR="00684A44" w:rsidRPr="00ED098B">
              <w:rPr>
                <w:rStyle w:val="Hipervnculo"/>
                <w:b/>
                <w:noProof/>
              </w:rPr>
              <w:t>Capítulo 2. Planificación y Diseño</w:t>
            </w:r>
            <w:r w:rsidR="00684A44">
              <w:rPr>
                <w:noProof/>
                <w:webHidden/>
              </w:rPr>
              <w:tab/>
            </w:r>
            <w:r w:rsidR="00684A44">
              <w:rPr>
                <w:noProof/>
                <w:webHidden/>
              </w:rPr>
              <w:fldChar w:fldCharType="begin"/>
            </w:r>
            <w:r w:rsidR="00684A44">
              <w:rPr>
                <w:noProof/>
                <w:webHidden/>
              </w:rPr>
              <w:instrText xml:space="preserve"> PAGEREF _Toc112426177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3149C975" w14:textId="0E10D7D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8" w:history="1">
            <w:r w:rsidR="00684A44" w:rsidRPr="00ED098B">
              <w:rPr>
                <w:rStyle w:val="Hipervnculo"/>
                <w:b/>
                <w:noProof/>
              </w:rPr>
              <w:t>2.1 Propuesta del Sistema</w:t>
            </w:r>
            <w:r w:rsidR="00684A44">
              <w:rPr>
                <w:noProof/>
                <w:webHidden/>
              </w:rPr>
              <w:tab/>
            </w:r>
            <w:r w:rsidR="00684A44">
              <w:rPr>
                <w:noProof/>
                <w:webHidden/>
              </w:rPr>
              <w:fldChar w:fldCharType="begin"/>
            </w:r>
            <w:r w:rsidR="00684A44">
              <w:rPr>
                <w:noProof/>
                <w:webHidden/>
              </w:rPr>
              <w:instrText xml:space="preserve"> PAGEREF _Toc112426178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76C25715" w14:textId="3D987A5B"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9" w:history="1">
            <w:r w:rsidR="00684A44" w:rsidRPr="00ED098B">
              <w:rPr>
                <w:rStyle w:val="Hipervnculo"/>
                <w:b/>
                <w:noProof/>
              </w:rPr>
              <w:t>2.2 Usuarios del Sistema</w:t>
            </w:r>
            <w:r w:rsidR="00684A44">
              <w:rPr>
                <w:noProof/>
                <w:webHidden/>
              </w:rPr>
              <w:tab/>
            </w:r>
            <w:r w:rsidR="00684A44">
              <w:rPr>
                <w:noProof/>
                <w:webHidden/>
              </w:rPr>
              <w:fldChar w:fldCharType="begin"/>
            </w:r>
            <w:r w:rsidR="00684A44">
              <w:rPr>
                <w:noProof/>
                <w:webHidden/>
              </w:rPr>
              <w:instrText xml:space="preserve"> PAGEREF _Toc112426179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1893A8B5" w14:textId="231BA60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0" w:history="1">
            <w:r w:rsidR="00684A44" w:rsidRPr="00ED098B">
              <w:rPr>
                <w:rStyle w:val="Hipervnculo"/>
                <w:b/>
                <w:noProof/>
              </w:rPr>
              <w:t>2.3 Planificación del desarrollo del Sistema</w:t>
            </w:r>
            <w:r w:rsidR="00684A44">
              <w:rPr>
                <w:noProof/>
                <w:webHidden/>
              </w:rPr>
              <w:tab/>
            </w:r>
            <w:r w:rsidR="00684A44">
              <w:rPr>
                <w:noProof/>
                <w:webHidden/>
              </w:rPr>
              <w:fldChar w:fldCharType="begin"/>
            </w:r>
            <w:r w:rsidR="00684A44">
              <w:rPr>
                <w:noProof/>
                <w:webHidden/>
              </w:rPr>
              <w:instrText xml:space="preserve"> PAGEREF _Toc112426180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BBE6C4" w14:textId="4EF5622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1" w:history="1">
            <w:r w:rsidR="00684A44" w:rsidRPr="00ED098B">
              <w:rPr>
                <w:rStyle w:val="Hipervnculo"/>
                <w:b/>
                <w:noProof/>
              </w:rPr>
              <w:t>2.3.1. Historias de usuarios</w:t>
            </w:r>
            <w:r w:rsidR="00684A44">
              <w:rPr>
                <w:noProof/>
                <w:webHidden/>
              </w:rPr>
              <w:tab/>
            </w:r>
            <w:r w:rsidR="00684A44">
              <w:rPr>
                <w:noProof/>
                <w:webHidden/>
              </w:rPr>
              <w:fldChar w:fldCharType="begin"/>
            </w:r>
            <w:r w:rsidR="00684A44">
              <w:rPr>
                <w:noProof/>
                <w:webHidden/>
              </w:rPr>
              <w:instrText xml:space="preserve"> PAGEREF _Toc112426181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0A90E431" w14:textId="2C58FB1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2" w:history="1">
            <w:r w:rsidR="00684A44" w:rsidRPr="00ED098B">
              <w:rPr>
                <w:rStyle w:val="Hipervnculo"/>
                <w:b/>
                <w:noProof/>
              </w:rPr>
              <w:t>2.3.2. Requisitos Funcionales</w:t>
            </w:r>
            <w:r w:rsidR="00684A44">
              <w:rPr>
                <w:noProof/>
                <w:webHidden/>
              </w:rPr>
              <w:tab/>
            </w:r>
            <w:r w:rsidR="00684A44">
              <w:rPr>
                <w:noProof/>
                <w:webHidden/>
              </w:rPr>
              <w:fldChar w:fldCharType="begin"/>
            </w:r>
            <w:r w:rsidR="00684A44">
              <w:rPr>
                <w:noProof/>
                <w:webHidden/>
              </w:rPr>
              <w:instrText xml:space="preserve"> PAGEREF _Toc112426182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8EF05B" w14:textId="7FD00286"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3" w:history="1">
            <w:r w:rsidR="00684A44" w:rsidRPr="00ED098B">
              <w:rPr>
                <w:rStyle w:val="Hipervnculo"/>
                <w:b/>
                <w:noProof/>
              </w:rPr>
              <w:t>2.3.3. Requisitos no Funcionales</w:t>
            </w:r>
            <w:r w:rsidR="00684A44">
              <w:rPr>
                <w:noProof/>
                <w:webHidden/>
              </w:rPr>
              <w:tab/>
            </w:r>
            <w:r w:rsidR="00684A44">
              <w:rPr>
                <w:noProof/>
                <w:webHidden/>
              </w:rPr>
              <w:fldChar w:fldCharType="begin"/>
            </w:r>
            <w:r w:rsidR="00684A44">
              <w:rPr>
                <w:noProof/>
                <w:webHidden/>
              </w:rPr>
              <w:instrText xml:space="preserve"> PAGEREF _Toc112426183 \h </w:instrText>
            </w:r>
            <w:r w:rsidR="00684A44">
              <w:rPr>
                <w:noProof/>
                <w:webHidden/>
              </w:rPr>
            </w:r>
            <w:r w:rsidR="00684A44">
              <w:rPr>
                <w:noProof/>
                <w:webHidden/>
              </w:rPr>
              <w:fldChar w:fldCharType="separate"/>
            </w:r>
            <w:r w:rsidR="00684A44">
              <w:rPr>
                <w:noProof/>
                <w:webHidden/>
              </w:rPr>
              <w:t>22</w:t>
            </w:r>
            <w:r w:rsidR="00684A44">
              <w:rPr>
                <w:noProof/>
                <w:webHidden/>
              </w:rPr>
              <w:fldChar w:fldCharType="end"/>
            </w:r>
          </w:hyperlink>
        </w:p>
        <w:p w14:paraId="4DA7DAFA" w14:textId="4349816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4" w:history="1">
            <w:r w:rsidR="00684A44" w:rsidRPr="00ED098B">
              <w:rPr>
                <w:rStyle w:val="Hipervnculo"/>
                <w:b/>
                <w:noProof/>
              </w:rPr>
              <w:t>2.3.4. Diseño de Base de Batos</w:t>
            </w:r>
            <w:r w:rsidR="00684A44">
              <w:rPr>
                <w:noProof/>
                <w:webHidden/>
              </w:rPr>
              <w:tab/>
            </w:r>
            <w:r w:rsidR="00684A44">
              <w:rPr>
                <w:noProof/>
                <w:webHidden/>
              </w:rPr>
              <w:fldChar w:fldCharType="begin"/>
            </w:r>
            <w:r w:rsidR="00684A44">
              <w:rPr>
                <w:noProof/>
                <w:webHidden/>
              </w:rPr>
              <w:instrText xml:space="preserve"> PAGEREF _Toc112426184 \h </w:instrText>
            </w:r>
            <w:r w:rsidR="00684A44">
              <w:rPr>
                <w:noProof/>
                <w:webHidden/>
              </w:rPr>
            </w:r>
            <w:r w:rsidR="00684A44">
              <w:rPr>
                <w:noProof/>
                <w:webHidden/>
              </w:rPr>
              <w:fldChar w:fldCharType="separate"/>
            </w:r>
            <w:r w:rsidR="00684A44">
              <w:rPr>
                <w:noProof/>
                <w:webHidden/>
              </w:rPr>
              <w:t>27</w:t>
            </w:r>
            <w:r w:rsidR="00684A44">
              <w:rPr>
                <w:noProof/>
                <w:webHidden/>
              </w:rPr>
              <w:fldChar w:fldCharType="end"/>
            </w:r>
          </w:hyperlink>
        </w:p>
        <w:p w14:paraId="3B8895D7" w14:textId="665A8490"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5"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85 \h </w:instrText>
            </w:r>
            <w:r w:rsidR="00684A44">
              <w:rPr>
                <w:noProof/>
                <w:webHidden/>
              </w:rPr>
            </w:r>
            <w:r w:rsidR="00684A44">
              <w:rPr>
                <w:noProof/>
                <w:webHidden/>
              </w:rPr>
              <w:fldChar w:fldCharType="separate"/>
            </w:r>
            <w:r w:rsidR="00684A44">
              <w:rPr>
                <w:noProof/>
                <w:webHidden/>
              </w:rPr>
              <w:t>28</w:t>
            </w:r>
            <w:r w:rsidR="00684A44">
              <w:rPr>
                <w:noProof/>
                <w:webHidden/>
              </w:rPr>
              <w:fldChar w:fldCharType="end"/>
            </w:r>
          </w:hyperlink>
        </w:p>
        <w:p w14:paraId="01E93DF7" w14:textId="742AB817"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86" w:history="1">
            <w:r w:rsidR="00684A44" w:rsidRPr="00ED098B">
              <w:rPr>
                <w:rStyle w:val="Hipervnculo"/>
                <w:b/>
                <w:bCs/>
                <w:noProof/>
              </w:rPr>
              <w:t>Capítulo 3. Implementación y Prueba</w:t>
            </w:r>
            <w:r w:rsidR="00684A44">
              <w:rPr>
                <w:noProof/>
                <w:webHidden/>
              </w:rPr>
              <w:tab/>
            </w:r>
            <w:r w:rsidR="00684A44">
              <w:rPr>
                <w:noProof/>
                <w:webHidden/>
              </w:rPr>
              <w:fldChar w:fldCharType="begin"/>
            </w:r>
            <w:r w:rsidR="00684A44">
              <w:rPr>
                <w:noProof/>
                <w:webHidden/>
              </w:rPr>
              <w:instrText xml:space="preserve"> PAGEREF _Toc112426186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6BFACC93" w14:textId="1D7C0F1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7" w:history="1">
            <w:r w:rsidR="00684A44" w:rsidRPr="00ED098B">
              <w:rPr>
                <w:rStyle w:val="Hipervnculo"/>
                <w:b/>
                <w:bCs/>
                <w:noProof/>
              </w:rPr>
              <w:t>3.1. Instalación de las herramientas utilizadas</w:t>
            </w:r>
            <w:r w:rsidR="00684A44">
              <w:rPr>
                <w:noProof/>
                <w:webHidden/>
              </w:rPr>
              <w:tab/>
            </w:r>
            <w:r w:rsidR="00684A44">
              <w:rPr>
                <w:noProof/>
                <w:webHidden/>
              </w:rPr>
              <w:fldChar w:fldCharType="begin"/>
            </w:r>
            <w:r w:rsidR="00684A44">
              <w:rPr>
                <w:noProof/>
                <w:webHidden/>
              </w:rPr>
              <w:instrText xml:space="preserve"> PAGEREF _Toc112426187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0F8704D1" w14:textId="35ABB401"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8" w:history="1">
            <w:r w:rsidR="00684A44" w:rsidRPr="00ED098B">
              <w:rPr>
                <w:rStyle w:val="Hipervnculo"/>
                <w:b/>
                <w:bCs/>
                <w:noProof/>
              </w:rPr>
              <w:t>3.2 Implementación de Funcionalidades</w:t>
            </w:r>
            <w:r w:rsidR="00684A44">
              <w:rPr>
                <w:noProof/>
                <w:webHidden/>
              </w:rPr>
              <w:tab/>
            </w:r>
            <w:r w:rsidR="00684A44">
              <w:rPr>
                <w:noProof/>
                <w:webHidden/>
              </w:rPr>
              <w:fldChar w:fldCharType="begin"/>
            </w:r>
            <w:r w:rsidR="00684A44">
              <w:rPr>
                <w:noProof/>
                <w:webHidden/>
              </w:rPr>
              <w:instrText xml:space="preserve"> PAGEREF _Toc112426188 \h </w:instrText>
            </w:r>
            <w:r w:rsidR="00684A44">
              <w:rPr>
                <w:noProof/>
                <w:webHidden/>
              </w:rPr>
            </w:r>
            <w:r w:rsidR="00684A44">
              <w:rPr>
                <w:noProof/>
                <w:webHidden/>
              </w:rPr>
              <w:fldChar w:fldCharType="separate"/>
            </w:r>
            <w:r w:rsidR="00684A44">
              <w:rPr>
                <w:noProof/>
                <w:webHidden/>
              </w:rPr>
              <w:t>30</w:t>
            </w:r>
            <w:r w:rsidR="00684A44">
              <w:rPr>
                <w:noProof/>
                <w:webHidden/>
              </w:rPr>
              <w:fldChar w:fldCharType="end"/>
            </w:r>
          </w:hyperlink>
        </w:p>
        <w:p w14:paraId="49D06F36" w14:textId="0DFCCC9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9" w:history="1">
            <w:r w:rsidR="00684A44" w:rsidRPr="00ED098B">
              <w:rPr>
                <w:rStyle w:val="Hipervnculo"/>
                <w:b/>
                <w:bCs/>
                <w:noProof/>
              </w:rPr>
              <w:t>3.3 Análisis económico</w:t>
            </w:r>
            <w:r w:rsidR="00684A44">
              <w:rPr>
                <w:noProof/>
                <w:webHidden/>
              </w:rPr>
              <w:tab/>
            </w:r>
            <w:r w:rsidR="00684A44">
              <w:rPr>
                <w:noProof/>
                <w:webHidden/>
              </w:rPr>
              <w:fldChar w:fldCharType="begin"/>
            </w:r>
            <w:r w:rsidR="00684A44">
              <w:rPr>
                <w:noProof/>
                <w:webHidden/>
              </w:rPr>
              <w:instrText xml:space="preserve"> PAGEREF _Toc112426189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5C4747AD" w14:textId="2A87CFB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90" w:history="1">
            <w:r w:rsidR="00684A44" w:rsidRPr="00ED098B">
              <w:rPr>
                <w:rStyle w:val="Hipervnculo"/>
                <w:b/>
                <w:bCs/>
                <w:noProof/>
              </w:rPr>
              <w:t>3.3.1. Estimación de costo y tiempo</w:t>
            </w:r>
            <w:r w:rsidR="00684A44">
              <w:rPr>
                <w:noProof/>
                <w:webHidden/>
              </w:rPr>
              <w:tab/>
            </w:r>
            <w:r w:rsidR="00684A44">
              <w:rPr>
                <w:noProof/>
                <w:webHidden/>
              </w:rPr>
              <w:fldChar w:fldCharType="begin"/>
            </w:r>
            <w:r w:rsidR="00684A44">
              <w:rPr>
                <w:noProof/>
                <w:webHidden/>
              </w:rPr>
              <w:instrText xml:space="preserve"> PAGEREF _Toc112426190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2593F2BA" w14:textId="3595A89E" w:rsidR="00D94134" w:rsidRPr="004202C8" w:rsidRDefault="00D94134" w:rsidP="00B9734C">
          <w:pPr>
            <w:pStyle w:val="TDC2"/>
            <w:tabs>
              <w:tab w:val="right" w:leader="dot" w:pos="8504"/>
            </w:tabs>
            <w:spacing w:line="276" w:lineRule="auto"/>
          </w:pPr>
          <w:r w:rsidRPr="004202C8">
            <w:rPr>
              <w:rStyle w:val="Enlacedelndice"/>
            </w:rPr>
            <w:lastRenderedPageBreak/>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t xml:space="preserve"> </w:t>
      </w:r>
      <w:bookmarkStart w:id="1" w:name="_Toc55321859"/>
      <w:bookmarkStart w:id="2" w:name="_Toc59178735"/>
      <w:r w:rsidR="007D32E0" w:rsidRPr="004202C8">
        <w:rPr>
          <w:rFonts w:ascii="Arial" w:hAnsi="Arial" w:cs="Arial"/>
          <w:color w:val="000000" w:themeColor="text1"/>
          <w:sz w:val="24"/>
          <w:szCs w:val="24"/>
        </w:rPr>
        <w:t>I</w:t>
      </w:r>
      <w:bookmarkEnd w:id="1"/>
      <w:r w:rsidR="007D32E0" w:rsidRPr="004202C8">
        <w:rPr>
          <w:rFonts w:ascii="Arial" w:hAnsi="Arial" w:cs="Arial"/>
          <w:color w:val="000000" w:themeColor="text1"/>
          <w:sz w:val="24"/>
          <w:szCs w:val="24"/>
        </w:rPr>
        <w:t>ntroducción</w:t>
      </w:r>
      <w:bookmarkEnd w:id="2"/>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72FFE32D" w:rsidR="00B839AF" w:rsidRDefault="00C67A7E" w:rsidP="00B9734C">
      <w:pPr>
        <w:shd w:val="clear" w:color="auto" w:fill="FFFFFF"/>
        <w:suppressAutoHyphens w:val="0"/>
        <w:spacing w:after="300" w:line="276" w:lineRule="auto"/>
        <w:jc w:val="both"/>
        <w:rPr>
          <w:rFonts w:eastAsia="Times New Roman"/>
          <w:lang w:eastAsia="es-ES"/>
        </w:rPr>
      </w:pPr>
      <w:r>
        <w:rPr>
          <w:rFonts w:eastAsia="Times New Roman"/>
          <w:lang w:eastAsia="es-ES"/>
        </w:rPr>
        <w:t xml:space="preserve">Estos pueden </w:t>
      </w:r>
      <w:r w:rsidR="007A4C6F" w:rsidRPr="007A4C6F">
        <w:rPr>
          <w:rFonts w:eastAsia="Times New Roman"/>
          <w:lang w:eastAsia="es-ES"/>
        </w:rPr>
        <w:t xml:space="preserve"> tener diferentes grados de inteligencia</w:t>
      </w:r>
      <w:r w:rsidR="00037045">
        <w:rPr>
          <w:rFonts w:eastAsia="Times New Roman"/>
          <w:lang w:eastAsia="es-ES"/>
        </w:rPr>
        <w:t xml:space="preserve">. </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más avanzado que una solución de </w:t>
      </w:r>
      <w:commentRangeStart w:id="3"/>
      <w:r w:rsidR="007A4C6F" w:rsidRPr="007A4C6F">
        <w:rPr>
          <w:rFonts w:eastAsia="Times New Roman"/>
          <w:lang w:eastAsia="es-ES"/>
        </w:rPr>
        <w:t>front-end</w:t>
      </w:r>
      <w:commentRangeEnd w:id="3"/>
      <w:r w:rsidR="00037045">
        <w:rPr>
          <w:rStyle w:val="Refdecomentario"/>
        </w:rPr>
        <w:commentReference w:id="3"/>
      </w:r>
      <w:r w:rsidR="007A4C6F" w:rsidRPr="007A4C6F">
        <w:rPr>
          <w:rFonts w:eastAsia="Times New Roman"/>
          <w:lang w:eastAsia="es-ES"/>
        </w:rPr>
        <w:t xml:space="preserve"> para responder a preguntas frecuentes (</w:t>
      </w:r>
      <w:commentRangeStart w:id="4"/>
      <w:r w:rsidR="007A4C6F" w:rsidRPr="007A4C6F">
        <w:rPr>
          <w:rFonts w:eastAsia="Times New Roman"/>
          <w:lang w:eastAsia="es-ES"/>
        </w:rPr>
        <w:t>FAQs</w:t>
      </w:r>
      <w:commentRangeEnd w:id="4"/>
      <w:r w:rsidR="001B423B">
        <w:rPr>
          <w:rStyle w:val="Refdecomentario"/>
        </w:rPr>
        <w:commentReference w:id="4"/>
      </w:r>
      <w:r w:rsidR="007A4C6F" w:rsidRPr="007A4C6F">
        <w:rPr>
          <w:rFonts w:eastAsia="Times New Roman"/>
          <w:lang w:eastAsia="es-ES"/>
        </w:rPr>
        <w:t>).</w:t>
      </w:r>
    </w:p>
    <w:p w14:paraId="1B590029" w14:textId="526BB677" w:rsidR="004C5427" w:rsidRPr="006A3DCE" w:rsidRDefault="00037045"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3238D3">
        <w:rPr>
          <w:rFonts w:eastAsia="Times New Roman"/>
          <w:lang w:eastAsia="es-ES"/>
        </w:rPr>
        <w:t>gentes</w:t>
      </w:r>
      <w:r w:rsidR="00E27DBB">
        <w:rPr>
          <w:rFonts w:eastAsia="Times New Roman"/>
          <w:lang w:eastAsia="es-ES"/>
        </w:rPr>
        <w:t xml:space="preserve"> conversacional</w:t>
      </w:r>
      <w:r w:rsidR="003238D3">
        <w:rPr>
          <w:rFonts w:eastAsia="Times New Roman"/>
          <w:lang w:eastAsia="es-ES"/>
        </w:rPr>
        <w:t>e</w:t>
      </w:r>
      <w:r w:rsidR="007A4C6F" w:rsidRPr="007A4C6F">
        <w:rPr>
          <w:rFonts w:eastAsia="Times New Roman"/>
          <w:lang w:eastAsia="es-ES"/>
        </w:rPr>
        <w:t xml:space="preserve">s construidos en algunos de los </w:t>
      </w:r>
      <w:r w:rsidR="00E27DBB">
        <w:rPr>
          <w:rFonts w:eastAsia="Times New Roman"/>
          <w:lang w:eastAsia="es-ES"/>
        </w:rPr>
        <w:t>marcos</w:t>
      </w:r>
      <w:r w:rsidR="007A4C6F" w:rsidRPr="007A4C6F">
        <w:rPr>
          <w:rFonts w:eastAsia="Times New Roman"/>
          <w:lang w:eastAsia="es-ES"/>
        </w:rPr>
        <w:t xml:space="preserve"> </w:t>
      </w:r>
      <w:r w:rsidR="003238D3">
        <w:rPr>
          <w:rFonts w:eastAsia="Times New Roman"/>
          <w:lang w:eastAsia="es-ES"/>
        </w:rPr>
        <w:t>para desarrollar asistentes virtuales</w:t>
      </w:r>
      <w:r w:rsidR="007A4C6F"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007A4C6F" w:rsidRPr="007A4C6F">
        <w:rPr>
          <w:rFonts w:eastAsia="Times New Roman"/>
          <w:lang w:eastAsia="es-ES"/>
        </w:rPr>
        <w:t xml:space="preserve">Sin embargo, sólo los </w:t>
      </w:r>
      <w:r w:rsidR="007F3969">
        <w:rPr>
          <w:rFonts w:eastAsia="Times New Roman"/>
          <w:lang w:eastAsia="es-ES"/>
        </w:rPr>
        <w:t>asistentes virtuales</w:t>
      </w:r>
      <w:r w:rsidR="007A4C6F" w:rsidRPr="007A4C6F">
        <w:rPr>
          <w:rFonts w:eastAsia="Times New Roman"/>
          <w:lang w:eastAsia="es-ES"/>
        </w:rPr>
        <w:t xml:space="preserve"> con </w:t>
      </w:r>
      <w:r w:rsidR="00D81AE7" w:rsidRPr="00D81AE7">
        <w:rPr>
          <w:rFonts w:eastAsia="Times New Roman"/>
          <w:lang w:eastAsia="es-ES"/>
        </w:rPr>
        <w:t>inteligencia artificial</w:t>
      </w:r>
      <w:r w:rsidR="007A4C6F" w:rsidRPr="00D81AE7">
        <w:rPr>
          <w:rFonts w:eastAsia="Times New Roman"/>
          <w:lang w:eastAsia="es-ES"/>
        </w:rPr>
        <w:t xml:space="preserve"> </w:t>
      </w:r>
      <w:r w:rsidR="007A4C6F"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007A4C6F"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0BA6C2EE"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w:t>
      </w:r>
      <w:r w:rsidR="004377EC">
        <w:rPr>
          <w:color w:val="000000"/>
        </w:rPr>
        <w:t xml:space="preserve"> rápida,</w:t>
      </w:r>
      <w:r w:rsidR="007D32E0" w:rsidRPr="004202C8">
        <w:rPr>
          <w:color w:val="000000"/>
        </w:rPr>
        <w:t xml:space="preserve">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w:t>
      </w:r>
      <w:commentRangeStart w:id="5"/>
      <w:r w:rsidR="00170D60">
        <w:rPr>
          <w:color w:val="000000"/>
        </w:rPr>
        <w:t xml:space="preserve">otras de las </w:t>
      </w:r>
      <w:r w:rsidR="009F61AF">
        <w:rPr>
          <w:color w:val="000000"/>
        </w:rPr>
        <w:t>ventajas</w:t>
      </w:r>
      <w:r w:rsidR="00170D60">
        <w:rPr>
          <w:color w:val="000000"/>
        </w:rPr>
        <w:t xml:space="preserve"> que brinda el uso de los </w:t>
      </w:r>
      <w:r w:rsidR="008D2237">
        <w:rPr>
          <w:color w:val="000000"/>
        </w:rPr>
        <w:t>asistentes virtuales</w:t>
      </w:r>
      <w:commentRangeEnd w:id="5"/>
      <w:r w:rsidR="004377EC">
        <w:rPr>
          <w:rStyle w:val="Refdecomentario"/>
        </w:rPr>
        <w:commentReference w:id="5"/>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085350C3"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w:t>
      </w:r>
      <w:commentRangeStart w:id="6"/>
      <w:r w:rsidR="00895E26">
        <w:rPr>
          <w:color w:val="000000"/>
          <w:lang w:val="es-MX"/>
        </w:rPr>
        <w:t>ENZONA</w:t>
      </w:r>
      <w:commentRangeEnd w:id="6"/>
      <w:r w:rsidR="004377EC">
        <w:rPr>
          <w:rStyle w:val="Refdecomentario"/>
        </w:rPr>
        <w:commentReference w:id="6"/>
      </w:r>
      <w:r w:rsidR="004377EC">
        <w:rPr>
          <w:color w:val="000000"/>
          <w:lang w:val="es-MX"/>
        </w:rPr>
        <w:t xml:space="preserve"> </w:t>
      </w:r>
      <w:r w:rsidRPr="004202C8">
        <w:rPr>
          <w:color w:val="000000"/>
          <w:lang w:val="es-MX"/>
        </w:rPr>
        <w:t>. Las personas necesitan satisfacer dudas sobre cualquier tem</w:t>
      </w:r>
      <w:r w:rsidR="006A09AD" w:rsidRPr="004202C8">
        <w:rPr>
          <w:color w:val="000000"/>
          <w:lang w:val="es-MX"/>
        </w:rPr>
        <w:t xml:space="preserve">a </w:t>
      </w:r>
      <w:r w:rsidR="006A09AD" w:rsidRPr="004202C8">
        <w:rPr>
          <w:color w:val="000000"/>
          <w:lang w:val="es-MX"/>
        </w:rPr>
        <w:lastRenderedPageBreak/>
        <w:t>constantemente y las entidades</w:t>
      </w:r>
      <w:r w:rsidRPr="004202C8">
        <w:rPr>
          <w:color w:val="000000"/>
          <w:lang w:val="es-MX"/>
        </w:rPr>
        <w:t xml:space="preserve"> han buscado formas para ello con el uso de 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commentRangeStart w:id="7"/>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Los chatbots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commentRangeEnd w:id="7"/>
      <w:r w:rsidR="002D2269">
        <w:rPr>
          <w:rStyle w:val="Refdecomentario"/>
        </w:rPr>
        <w:commentReference w:id="7"/>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 xml:space="preserve">Desarrollar una aplicación informática que permita la creación de conocimiento de manera automática para un asistente virtual, de forma tal que estos puedan responder </w:t>
      </w:r>
      <w:commentRangeStart w:id="8"/>
      <w:r w:rsidR="001D003E" w:rsidRPr="002D2269">
        <w:rPr>
          <w:rFonts w:eastAsia="Times New Roman"/>
          <w:strike/>
          <w:color w:val="000000"/>
        </w:rPr>
        <w:t>cualquier</w:t>
      </w:r>
      <w:r w:rsidR="001D003E" w:rsidRPr="001D003E">
        <w:rPr>
          <w:rFonts w:eastAsia="Times New Roman"/>
          <w:color w:val="000000"/>
        </w:rPr>
        <w:t xml:space="preserve"> </w:t>
      </w:r>
      <w:commentRangeEnd w:id="8"/>
      <w:r w:rsidR="002D2269">
        <w:rPr>
          <w:rStyle w:val="Refdecomentario"/>
        </w:rPr>
        <w:commentReference w:id="8"/>
      </w:r>
      <w:r w:rsidR="001D003E" w:rsidRPr="001D003E">
        <w:rPr>
          <w:rFonts w:eastAsia="Times New Roman"/>
          <w:color w:val="000000"/>
        </w:rPr>
        <w:t>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commentRangeStart w:id="9"/>
      <w:r>
        <w:t>Desplegar la herramienta junto a un sistema de gestión para la creación de asistentes virtuales</w:t>
      </w:r>
      <w:r w:rsidRPr="00345BFE">
        <w:t xml:space="preserve">. </w:t>
      </w:r>
      <w:commentRangeEnd w:id="9"/>
      <w:r w:rsidR="0063213B">
        <w:rPr>
          <w:rStyle w:val="Refdecomentario"/>
          <w:lang w:val="es-ES"/>
        </w:rPr>
        <w:commentReference w:id="9"/>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 xml:space="preserve">Si se desarrolla una aplicación informática para la construcción de conocimiento para un asistente virtual de forma automática, que permita a los asistentes virtuales responder o evacuar </w:t>
      </w:r>
      <w:r w:rsidRPr="00CB0D5B">
        <w:rPr>
          <w:bCs/>
          <w:strike/>
        </w:rPr>
        <w:t>cualquier</w:t>
      </w:r>
      <w:r w:rsidRPr="002C4CAA">
        <w:rPr>
          <w:bCs/>
        </w:rPr>
        <w:t xml:space="preserve"> duda de los usuarios desde las </w:t>
      </w:r>
      <w:r w:rsidRPr="002C4CAA">
        <w:rPr>
          <w:bCs/>
        </w:rPr>
        <w:lastRenderedPageBreak/>
        <w:t xml:space="preserve">plataformas web o móvil donde se use el servicio </w:t>
      </w:r>
      <w:r w:rsidRPr="00ED594F">
        <w:rPr>
          <w:bCs/>
          <w:strike/>
        </w:rPr>
        <w:t>de chat</w:t>
      </w:r>
      <w:r w:rsidR="00E50FBE" w:rsidRPr="00ED594F">
        <w:rPr>
          <w:bCs/>
          <w:strike/>
        </w:rPr>
        <w:t>, estas</w:t>
      </w:r>
      <w:r w:rsidR="000B733D" w:rsidRPr="00ED594F">
        <w:rPr>
          <w:bCs/>
          <w:strike/>
        </w:rPr>
        <w:t xml:space="preserve"> plataformas</w:t>
      </w:r>
      <w:r w:rsidR="00E50FBE" w:rsidRPr="00ED594F">
        <w:rPr>
          <w:bCs/>
          <w:strike/>
        </w:rPr>
        <w:t xml:space="preserve"> se </w:t>
      </w:r>
      <w:r w:rsidRPr="00ED594F">
        <w:rPr>
          <w:bCs/>
          <w:strike/>
        </w:rPr>
        <w:t>favorec</w:t>
      </w:r>
      <w:r w:rsidR="00E50FBE" w:rsidRPr="00ED594F">
        <w:rPr>
          <w:bCs/>
          <w:strike/>
        </w:rPr>
        <w:t>erán</w:t>
      </w:r>
      <w:r w:rsidR="003217F8" w:rsidRPr="00ED594F">
        <w:rPr>
          <w:bCs/>
          <w:strike/>
        </w:rPr>
        <w:t xml:space="preserve"> </w:t>
      </w:r>
      <w:r w:rsidR="00CB18D9" w:rsidRPr="00ED594F">
        <w:rPr>
          <w:bCs/>
          <w:strike/>
        </w:rPr>
        <w:t xml:space="preserve">al </w:t>
      </w:r>
      <w:r w:rsidRPr="00ED594F">
        <w:rPr>
          <w:bCs/>
          <w:strike/>
        </w:rPr>
        <w:t>gana</w:t>
      </w:r>
      <w:r w:rsidR="00E50FBE" w:rsidRPr="00ED594F">
        <w:rPr>
          <w:bCs/>
          <w:strike/>
        </w:rPr>
        <w:t>r</w:t>
      </w:r>
      <w:r w:rsidRPr="00ED594F">
        <w:rPr>
          <w:bCs/>
          <w:strike/>
        </w:rPr>
        <w:t xml:space="preserve"> en eficiencia y calidad </w:t>
      </w:r>
      <w:r w:rsidR="00E50FBE" w:rsidRPr="00ED594F">
        <w:rPr>
          <w:bCs/>
          <w:strike/>
        </w:rPr>
        <w:t>en el servicio</w:t>
      </w:r>
      <w:r w:rsidRPr="00ED594F">
        <w:rPr>
          <w:bCs/>
          <w:strike/>
        </w:rPr>
        <w:t xml:space="preserve">. </w:t>
      </w:r>
    </w:p>
    <w:p w14:paraId="0D03FB66" w14:textId="345999F2" w:rsidR="00ED594F" w:rsidRDefault="00ED594F">
      <w:pPr>
        <w:spacing w:after="0" w:line="240" w:lineRule="auto"/>
        <w:rPr>
          <w:b/>
          <w:color w:val="000000" w:themeColor="text1"/>
        </w:rPr>
      </w:pPr>
      <w:bookmarkStart w:id="10" w:name="_Toc10583139"/>
      <w:bookmarkStart w:id="11" w:name="_Toc111128104"/>
      <w:bookmarkStart w:id="12" w:name="_Toc112426158"/>
      <w:r>
        <w:rPr>
          <w:b/>
          <w:color w:val="000000" w:themeColor="text1"/>
        </w:rPr>
        <w:t xml:space="preserve">AQUÍ FALTA LAS METODOLOGIAS DE INVESTIGACION EMPLEADAS Y EN QUE PARTE DE LA TESIS LAS USASTE Y COMO ESTA ESTRUCTURADA LA TESIS. </w:t>
      </w:r>
    </w:p>
    <w:p w14:paraId="1AEEF533" w14:textId="77777777" w:rsidR="00ED594F" w:rsidRDefault="00ED594F">
      <w:pPr>
        <w:spacing w:after="0" w:line="240" w:lineRule="auto"/>
        <w:rPr>
          <w:b/>
          <w:color w:val="000000" w:themeColor="text1"/>
        </w:rPr>
      </w:pPr>
    </w:p>
    <w:p w14:paraId="6C73B7B2" w14:textId="6EB96DF9" w:rsidR="00ED594F" w:rsidRDefault="00ED594F">
      <w:pPr>
        <w:spacing w:after="0" w:line="240" w:lineRule="auto"/>
        <w:rPr>
          <w:rFonts w:eastAsiaTheme="majorEastAsia"/>
          <w:b/>
          <w:color w:val="000000" w:themeColor="text1"/>
        </w:rPr>
      </w:pPr>
      <w:r>
        <w:rPr>
          <w:b/>
          <w:color w:val="000000" w:themeColor="text1"/>
        </w:rPr>
        <w:t>(FIJATE EN OTRAS TESIS)</w:t>
      </w:r>
    </w:p>
    <w:p w14:paraId="0717A99F" w14:textId="5ABCDDAB" w:rsidR="00ED594F" w:rsidRDefault="00ED594F" w:rsidP="00B9734C">
      <w:pPr>
        <w:pStyle w:val="Ttulo1"/>
        <w:ind w:left="2127" w:hanging="2127"/>
        <w:jc w:val="both"/>
        <w:rPr>
          <w:rFonts w:ascii="Arial" w:hAnsi="Arial" w:cs="Arial"/>
          <w:b/>
          <w:color w:val="000000" w:themeColor="text1"/>
          <w:sz w:val="24"/>
          <w:szCs w:val="24"/>
          <w:lang w:val="es-ES"/>
        </w:rPr>
      </w:pPr>
    </w:p>
    <w:p w14:paraId="1A90DED6" w14:textId="42C178EE" w:rsidR="00ED594F" w:rsidRDefault="00ED594F">
      <w:pPr>
        <w:spacing w:after="0" w:line="240" w:lineRule="auto"/>
      </w:pPr>
      <w:r>
        <w:br w:type="page"/>
      </w:r>
    </w:p>
    <w:p w14:paraId="5FC10FA4" w14:textId="6CD01DE4" w:rsidR="00890F67" w:rsidRPr="00890F67" w:rsidRDefault="00890F67" w:rsidP="00B9734C">
      <w:pPr>
        <w:pStyle w:val="Ttulo1"/>
        <w:ind w:left="2127" w:hanging="2127"/>
        <w:jc w:val="both"/>
        <w:rPr>
          <w:rFonts w:ascii="Arial" w:hAnsi="Arial" w:cs="Arial"/>
          <w:b/>
          <w:color w:val="000000" w:themeColor="text1"/>
          <w:sz w:val="24"/>
          <w:szCs w:val="24"/>
          <w:lang w:val="es-ES"/>
        </w:rPr>
      </w:pPr>
      <w:commentRangeStart w:id="13"/>
      <w:r w:rsidRPr="00890F67">
        <w:rPr>
          <w:rFonts w:ascii="Arial" w:hAnsi="Arial" w:cs="Arial"/>
          <w:b/>
          <w:color w:val="000000" w:themeColor="text1"/>
          <w:sz w:val="24"/>
          <w:szCs w:val="24"/>
          <w:lang w:val="es-ES"/>
        </w:rPr>
        <w:lastRenderedPageBreak/>
        <w:t xml:space="preserve">Capítulo 1. </w:t>
      </w:r>
      <w:bookmarkEnd w:id="10"/>
      <w:r w:rsidR="00A31824">
        <w:rPr>
          <w:rFonts w:ascii="Arial" w:hAnsi="Arial" w:cs="Arial"/>
          <w:b/>
          <w:color w:val="000000" w:themeColor="text1"/>
          <w:sz w:val="24"/>
          <w:szCs w:val="24"/>
          <w:lang w:val="es-ES"/>
        </w:rPr>
        <w:t>Marco Referencial</w:t>
      </w:r>
      <w:bookmarkEnd w:id="11"/>
      <w:bookmarkEnd w:id="12"/>
      <w:commentRangeEnd w:id="13"/>
      <w:r w:rsidR="00ED594F">
        <w:rPr>
          <w:rStyle w:val="Refdecomentario"/>
          <w:rFonts w:ascii="Arial" w:eastAsiaTheme="minorHAnsi" w:hAnsi="Arial" w:cs="Arial"/>
          <w:color w:val="auto"/>
          <w:lang w:val="es-ES"/>
        </w:rPr>
        <w:commentReference w:id="13"/>
      </w:r>
    </w:p>
    <w:p w14:paraId="0C81FD58" w14:textId="77777777" w:rsidR="00890F67" w:rsidRPr="00890F67" w:rsidRDefault="00890F67" w:rsidP="00B9734C">
      <w:pPr>
        <w:spacing w:line="276" w:lineRule="auto"/>
        <w:jc w:val="both"/>
        <w:rPr>
          <w:lang w:val="es-MX"/>
        </w:rPr>
      </w:pPr>
      <w:bookmarkStart w:id="14" w:name="_Toc133918213"/>
      <w:r w:rsidRPr="00890F67">
        <w:rPr>
          <w:lang w:val="es-MX"/>
        </w:rPr>
        <w:t>En este capítulo se explican los principales aspectos teóricos, los conceptos básicos de las tecnologías y la caracterización de las herramientas computacionales utilizadas.</w:t>
      </w:r>
      <w:bookmarkEnd w:id="14"/>
    </w:p>
    <w:p w14:paraId="1F497634" w14:textId="0361935E" w:rsidR="002A0640" w:rsidRPr="000771D9" w:rsidRDefault="000771D9" w:rsidP="00B9734C">
      <w:pPr>
        <w:pStyle w:val="Ttulo2"/>
        <w:rPr>
          <w:rFonts w:ascii="Arial" w:hAnsi="Arial" w:cs="Arial"/>
          <w:b/>
          <w:color w:val="auto"/>
          <w:sz w:val="24"/>
          <w:szCs w:val="24"/>
        </w:rPr>
      </w:pPr>
      <w:bookmarkStart w:id="15" w:name="_Toc111128105"/>
      <w:bookmarkStart w:id="16" w:name="_Toc112426159"/>
      <w:r>
        <w:rPr>
          <w:rFonts w:ascii="Arial" w:hAnsi="Arial" w:cs="Arial"/>
          <w:b/>
          <w:color w:val="auto"/>
          <w:sz w:val="24"/>
          <w:szCs w:val="24"/>
        </w:rPr>
        <w:t xml:space="preserve">1.1 </w:t>
      </w:r>
      <w:commentRangeStart w:id="17"/>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15"/>
      <w:bookmarkEnd w:id="16"/>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13"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xml:space="preserve">; desde herramientas de minería de datos y diseño, hasta programas analíticos necesarios para </w:t>
      </w:r>
      <w:commentRangeEnd w:id="17"/>
      <w:r w:rsidR="00D74268">
        <w:rPr>
          <w:rStyle w:val="Refdecomentario"/>
          <w:rFonts w:ascii="Arial" w:eastAsiaTheme="minorHAnsi" w:hAnsi="Arial" w:cs="Arial"/>
          <w:lang w:eastAsia="en-US"/>
        </w:rPr>
        <w:commentReference w:id="17"/>
      </w:r>
      <w:r w:rsidRPr="0020139E">
        <w:rPr>
          <w:rFonts w:ascii="Arial" w:hAnsi="Arial" w:cs="Arial"/>
        </w:rPr>
        <w:t>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18" w:name="_Toc111128106"/>
      <w:bookmarkStart w:id="19" w:name="_Toc112426160"/>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18"/>
      <w:bookmarkEnd w:id="1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commentRangeStart w:id="20"/>
      <w:r w:rsidRPr="00E75C29">
        <w:rPr>
          <w:rFonts w:ascii="Arial" w:hAnsi="Arial" w:cs="Arial"/>
        </w:rPr>
        <w:t>.</w:t>
      </w:r>
      <w:r w:rsidR="00A251D7" w:rsidRPr="00A251D7">
        <w:rPr>
          <w:rFonts w:ascii="Arial" w:hAnsi="Arial" w:cs="Arial"/>
        </w:rPr>
        <w:t xml:space="preserve"> </w:t>
      </w:r>
      <w:r w:rsidR="00A251D7" w:rsidRPr="009303AB">
        <w:rPr>
          <w:rFonts w:ascii="Arial" w:hAnsi="Arial" w:cs="Arial"/>
        </w:rPr>
        <w:t>[1]</w:t>
      </w:r>
      <w:commentRangeEnd w:id="20"/>
      <w:r w:rsidR="00E07D18">
        <w:rPr>
          <w:rStyle w:val="Refdecomentario"/>
          <w:rFonts w:ascii="Arial" w:eastAsiaTheme="minorHAnsi" w:hAnsi="Arial" w:cs="Arial"/>
          <w:lang w:eastAsia="en-US"/>
        </w:rPr>
        <w:commentReference w:id="20"/>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w:t>
      </w:r>
      <w:commentRangeStart w:id="21"/>
      <w:r w:rsidRPr="004B67E6">
        <w:rPr>
          <w:rFonts w:ascii="Arial" w:hAnsi="Arial" w:cs="Arial"/>
        </w:rPr>
        <w:t>MIT</w:t>
      </w:r>
      <w:commentRangeEnd w:id="21"/>
      <w:r w:rsidR="00FC1E2F">
        <w:rPr>
          <w:rStyle w:val="Refdecomentario"/>
          <w:rFonts w:ascii="Arial" w:eastAsiaTheme="minorHAnsi" w:hAnsi="Arial" w:cs="Arial"/>
          <w:lang w:eastAsia="en-US"/>
        </w:rPr>
        <w:commentReference w:id="21"/>
      </w:r>
      <w:r w:rsidRPr="004B67E6">
        <w:rPr>
          <w:rFonts w:ascii="Arial" w:hAnsi="Arial" w:cs="Arial"/>
        </w:rPr>
        <w:t xml:space="preserve">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commentRangeStart w:id="22"/>
      <w:r w:rsidR="00A251D7" w:rsidRPr="009303AB">
        <w:rPr>
          <w:rFonts w:ascii="Arial" w:hAnsi="Arial" w:cs="Arial"/>
        </w:rPr>
        <w:t>[1]</w:t>
      </w:r>
      <w:commentRangeEnd w:id="22"/>
      <w:r w:rsidR="00FC1E2F">
        <w:rPr>
          <w:rStyle w:val="Refdecomentario"/>
          <w:rFonts w:ascii="Arial" w:eastAsiaTheme="minorHAnsi" w:hAnsi="Arial" w:cs="Arial"/>
          <w:lang w:eastAsia="en-US"/>
        </w:rPr>
        <w:commentReference w:id="22"/>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commentRangeStart w:id="23"/>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commentRangeEnd w:id="23"/>
      <w:r w:rsidR="00FC1E2F">
        <w:rPr>
          <w:rStyle w:val="Refdecomentario"/>
          <w:rFonts w:ascii="Arial" w:eastAsiaTheme="minorHAnsi" w:hAnsi="Arial" w:cs="Arial"/>
          <w:lang w:eastAsia="en-US"/>
        </w:rPr>
        <w:commentReference w:id="23"/>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24" w:name="_Toc111128107"/>
      <w:bookmarkStart w:id="25" w:name="_Toc112426161"/>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24"/>
      <w:bookmarkEnd w:id="25"/>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26" w:name="_Toc111128108"/>
      <w:bookmarkStart w:id="27" w:name="_Toc112426162"/>
      <w:r w:rsidRPr="00376D8F">
        <w:rPr>
          <w:rStyle w:val="Textoennegrita"/>
          <w:rFonts w:ascii="Arial" w:hAnsi="Arial" w:cs="Arial"/>
          <w:bCs w:val="0"/>
          <w:color w:val="auto"/>
        </w:rPr>
        <w:t>Azure Bot Service</w:t>
      </w:r>
      <w:bookmarkEnd w:id="26"/>
      <w:bookmarkEnd w:id="27"/>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commentRangeStart w:id="28"/>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commentRangeEnd w:id="28"/>
      <w:r w:rsidR="00FC1E2F">
        <w:rPr>
          <w:rStyle w:val="Refdecomentario"/>
          <w:rFonts w:cs="Arial"/>
          <w:i w:val="0"/>
          <w:iCs w:val="0"/>
        </w:rPr>
        <w:commentReference w:id="28"/>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commentRangeStart w:id="29"/>
      <w:r w:rsidRPr="009C680F">
        <w:rPr>
          <w:b/>
          <w:color w:val="1A1A1F"/>
        </w:rPr>
        <w:t>Bot Framework Composer</w:t>
      </w:r>
      <w:commentRangeEnd w:id="29"/>
      <w:r w:rsidR="00FC1E2F">
        <w:rPr>
          <w:rStyle w:val="Refdecomentario"/>
        </w:rPr>
        <w:commentReference w:id="29"/>
      </w:r>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commentRangeStart w:id="30"/>
      <w:r w:rsidRPr="009C680F">
        <w:rPr>
          <w:color w:val="000000" w:themeColor="text1"/>
          <w:shd w:val="clear" w:color="auto" w:fill="FFFFFF"/>
        </w:rPr>
        <w:t>IA</w:t>
      </w:r>
      <w:commentRangeEnd w:id="30"/>
      <w:r w:rsidR="00FC1E2F">
        <w:rPr>
          <w:rStyle w:val="Refdecomentario"/>
          <w:lang w:val="es-ES"/>
        </w:rPr>
        <w:commentReference w:id="30"/>
      </w:r>
      <w:r w:rsidRPr="009C680F">
        <w:rPr>
          <w:color w:val="000000" w:themeColor="text1"/>
          <w:shd w:val="clear" w:color="auto" w:fill="FFFFFF"/>
        </w:rPr>
        <w:t xml:space="preserve">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commentRangeStart w:id="31"/>
      <w:r w:rsidRPr="009C680F">
        <w:rPr>
          <w:color w:val="000000" w:themeColor="text1"/>
          <w:shd w:val="clear" w:color="auto" w:fill="FFFFFF"/>
        </w:rPr>
        <w:t>Propiedad y control</w:t>
      </w:r>
      <w:commentRangeEnd w:id="31"/>
      <w:r w:rsidR="00FC1E2F">
        <w:rPr>
          <w:rStyle w:val="Refdecomentario"/>
          <w:lang w:val="es-ES"/>
        </w:rPr>
        <w:commentReference w:id="31"/>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6F305C86"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w:t>
      </w:r>
      <w:commentRangeStart w:id="32"/>
      <w:commentRangeStart w:id="33"/>
      <w:r w:rsidRPr="009C680F">
        <w:rPr>
          <w:color w:val="000000" w:themeColor="text1"/>
        </w:rPr>
        <w:t xml:space="preserve">SDK </w:t>
      </w:r>
      <w:r w:rsidR="00742011">
        <w:rPr>
          <w:color w:val="000000" w:themeColor="text1"/>
        </w:rPr>
        <w:t>(</w:t>
      </w:r>
      <w:r w:rsidR="00707471" w:rsidRPr="00707471">
        <w:rPr>
          <w:shd w:val="clear" w:color="auto" w:fill="FFFFFF"/>
        </w:rPr>
        <w:t xml:space="preserve">“Software Development Kit” (Kit de desarrollo de software) </w:t>
      </w:r>
      <w:commentRangeEnd w:id="32"/>
      <w:r w:rsidR="00732E54">
        <w:rPr>
          <w:rStyle w:val="Refdecomentario"/>
          <w:lang w:val="es-ES"/>
        </w:rPr>
        <w:commentReference w:id="32"/>
      </w:r>
      <w:commentRangeEnd w:id="33"/>
      <w:r w:rsidR="00732E54">
        <w:rPr>
          <w:rStyle w:val="Refdecomentario"/>
          <w:lang w:val="es-ES"/>
        </w:rPr>
        <w:commentReference w:id="33"/>
      </w:r>
      <w:r w:rsidR="00742011" w:rsidRPr="00742011">
        <w:rPr>
          <w:shd w:val="clear" w:color="auto" w:fill="FFFFFF"/>
        </w:rPr>
        <w:t>reúne un grupo de herramientas que permite</w:t>
      </w:r>
      <w:r w:rsidR="00732E54">
        <w:rPr>
          <w:shd w:val="clear" w:color="auto" w:fill="FFFFFF"/>
        </w:rPr>
        <w:t>n</w:t>
      </w:r>
      <w:r w:rsidR="00742011" w:rsidRPr="00742011">
        <w:rPr>
          <w:shd w:val="clear" w:color="auto" w:fill="FFFFFF"/>
        </w:rPr>
        <w:t xml:space="preserve">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w:t>
      </w:r>
      <w:r w:rsidRPr="002E376F">
        <w:rPr>
          <w:strike/>
          <w:color w:val="000000" w:themeColor="text1"/>
        </w:rPr>
        <w:t>, es avanzado, lo que</w:t>
      </w:r>
      <w:r w:rsidRPr="009C680F">
        <w:rPr>
          <w:color w:val="000000" w:themeColor="text1"/>
        </w:rPr>
        <w:t xml:space="preserve"> requiere tiempo dominar su uso y </w:t>
      </w:r>
      <w:r w:rsidR="002E376F">
        <w:rPr>
          <w:color w:val="000000" w:themeColor="text1"/>
        </w:rPr>
        <w:t>mayor</w:t>
      </w:r>
      <w:r w:rsidRPr="009C680F">
        <w:rPr>
          <w:color w:val="000000" w:themeColor="text1"/>
        </w:rPr>
        <w:t xml:space="preserve">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Composer depende de los servicios en </w:t>
      </w:r>
      <w:commentRangeStart w:id="34"/>
      <w:r w:rsidRPr="009C680F">
        <w:t>la nube de Azure</w:t>
      </w:r>
      <w:commentRangeEnd w:id="34"/>
      <w:r w:rsidR="002E376F">
        <w:rPr>
          <w:rStyle w:val="Refdecomentario"/>
          <w:lang w:val="es-ES"/>
        </w:rPr>
        <w:commentReference w:id="34"/>
      </w:r>
      <w:r w:rsidRPr="009C680F">
        <w:t>.</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commentRangeStart w:id="35"/>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commentRangeEnd w:id="35"/>
      <w:r w:rsidR="006C660E">
        <w:rPr>
          <w:rStyle w:val="Refdecomentario"/>
        </w:rPr>
        <w:commentReference w:id="35"/>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36" w:name="_Toc111128109"/>
      <w:bookmarkStart w:id="37" w:name="_Toc112426163"/>
      <w:r w:rsidRPr="00AF3605">
        <w:rPr>
          <w:rFonts w:ascii="Arial" w:hAnsi="Arial" w:cs="Arial"/>
          <w:b/>
          <w:color w:val="auto"/>
        </w:rPr>
        <w:t>DialogFlow</w:t>
      </w:r>
      <w:bookmarkEnd w:id="36"/>
      <w:bookmarkEnd w:id="37"/>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commentRangeStart w:id="38"/>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 xml:space="preserve">Dialogflow </w:t>
      </w:r>
      <w:commentRangeEnd w:id="38"/>
      <w:r w:rsidR="006C660E">
        <w:rPr>
          <w:rStyle w:val="Refdecomentario"/>
        </w:rPr>
        <w:commentReference w:id="38"/>
      </w:r>
      <w:r w:rsidR="00A90E9F" w:rsidRPr="009C680F">
        <w:rPr>
          <w:color w:val="000000" w:themeColor="text1"/>
        </w:rPr>
        <w:t>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bots, sistemas de respuesta de voz interactiva, etc. </w:t>
      </w:r>
      <w:commentRangeStart w:id="39"/>
      <w:r w:rsidR="00A90E9F" w:rsidRPr="009C680F">
        <w:rPr>
          <w:color w:val="000000" w:themeColor="text1"/>
        </w:rPr>
        <w:t xml:space="preserve">Proporciona nuevas y atractivas formas </w:t>
      </w:r>
      <w:commentRangeEnd w:id="39"/>
      <w:r w:rsidR="006C660E">
        <w:rPr>
          <w:rStyle w:val="Refdecomentario"/>
        </w:rPr>
        <w:commentReference w:id="39"/>
      </w:r>
      <w:r w:rsidR="00A90E9F" w:rsidRPr="009C680F">
        <w:rPr>
          <w:color w:val="000000" w:themeColor="text1"/>
        </w:rPr>
        <w:t>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lastRenderedPageBreak/>
        <w:t xml:space="preserve">Dialogflow puede analizar múltiples tipos de entradas de tus clientes, incluidas entradas de texto o audio (como las de un teléfono o una grabación de voz). También puede responder a tus clientes de varias maneras, ya sea </w:t>
      </w:r>
      <w:commentRangeStart w:id="40"/>
      <w:commentRangeStart w:id="41"/>
      <w:r w:rsidRPr="009C680F">
        <w:rPr>
          <w:color w:val="000000" w:themeColor="text1"/>
        </w:rPr>
        <w:t xml:space="preserve">a través de </w:t>
      </w:r>
      <w:commentRangeEnd w:id="40"/>
      <w:r w:rsidR="007D3BE8">
        <w:rPr>
          <w:rStyle w:val="Refdecomentario"/>
        </w:rPr>
        <w:commentReference w:id="40"/>
      </w:r>
      <w:commentRangeEnd w:id="41"/>
      <w:r w:rsidR="007D3BE8">
        <w:rPr>
          <w:rStyle w:val="Refdecomentario"/>
        </w:rPr>
        <w:commentReference w:id="41"/>
      </w:r>
      <w:r w:rsidRPr="009C680F">
        <w:rPr>
          <w:color w:val="000000" w:themeColor="text1"/>
        </w:rPr>
        <w:t xml:space="preserve">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commentRangeStart w:id="42"/>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commentRangeEnd w:id="42"/>
      <w:r w:rsidR="006C660E">
        <w:rPr>
          <w:rStyle w:val="Refdecomentario"/>
          <w:rFonts w:ascii="Arial" w:eastAsiaTheme="minorHAnsi" w:hAnsi="Arial" w:cs="Arial"/>
          <w:lang w:eastAsia="en-US"/>
        </w:rPr>
        <w:commentReference w:id="42"/>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commentRangeStart w:id="43"/>
      <w:r w:rsidRPr="009C680F">
        <w:rPr>
          <w:rFonts w:ascii="Arial" w:hAnsi="Arial" w:cs="Arial"/>
        </w:rPr>
        <w:t xml:space="preserve">Out-Of-The-Box </w:t>
      </w:r>
      <w:commentRangeEnd w:id="43"/>
      <w:r w:rsidR="006C660E">
        <w:rPr>
          <w:rStyle w:val="Refdecomentario"/>
          <w:rFonts w:ascii="Arial" w:eastAsiaTheme="minorHAnsi" w:hAnsi="Arial" w:cs="Arial"/>
          <w:lang w:eastAsia="en-US"/>
        </w:rPr>
        <w:commentReference w:id="43"/>
      </w:r>
      <w:r w:rsidRPr="009C680F">
        <w:rPr>
          <w:rFonts w:ascii="Arial" w:hAnsi="Arial" w:cs="Arial"/>
        </w:rPr>
        <w:t>(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617A2B7"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 xml:space="preserve">i decide que mover una respuesta de seguimiento bajo una </w:t>
      </w:r>
      <w:commentRangeStart w:id="44"/>
      <w:r w:rsidR="00A90E9F" w:rsidRPr="009C680F">
        <w:rPr>
          <w:rFonts w:ascii="Arial" w:hAnsi="Arial" w:cs="Arial"/>
        </w:rPr>
        <w:t>intención</w:t>
      </w:r>
      <w:r w:rsidR="00C17C25">
        <w:rPr>
          <w:rFonts w:ascii="Arial" w:hAnsi="Arial" w:cs="Arial"/>
        </w:rPr>
        <w:t xml:space="preserve"> </w:t>
      </w:r>
      <w:commentRangeEnd w:id="44"/>
      <w:r w:rsidR="00A27EA6">
        <w:rPr>
          <w:rStyle w:val="Refdecomentario"/>
          <w:rFonts w:ascii="Arial" w:eastAsiaTheme="minorHAnsi" w:hAnsi="Arial" w:cs="Arial"/>
          <w:lang w:eastAsia="en-US"/>
        </w:rPr>
        <w:commentReference w:id="44"/>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w:t>
      </w:r>
      <w:r w:rsidR="00E43D1E">
        <w:rPr>
          <w:rFonts w:ascii="Arial" w:hAnsi="Arial" w:cs="Arial"/>
        </w:rPr>
        <w:t xml:space="preserve">reditarla junto a la </w:t>
      </w:r>
      <w:commentRangeStart w:id="45"/>
      <w:r w:rsidR="00A90E9F" w:rsidRPr="009C680F">
        <w:rPr>
          <w:rFonts w:ascii="Arial" w:hAnsi="Arial" w:cs="Arial"/>
        </w:rPr>
        <w:t xml:space="preserve">intención </w:t>
      </w:r>
      <w:commentRangeEnd w:id="45"/>
      <w:r w:rsidR="00E43D1E">
        <w:rPr>
          <w:rStyle w:val="Refdecomentario"/>
          <w:rFonts w:ascii="Arial" w:eastAsiaTheme="minorHAnsi" w:hAnsi="Arial" w:cs="Arial"/>
          <w:lang w:eastAsia="en-US"/>
        </w:rPr>
        <w:commentReference w:id="45"/>
      </w:r>
      <w:r w:rsidR="00A90E9F" w:rsidRPr="009C680F">
        <w:rPr>
          <w:rFonts w:ascii="Arial" w:hAnsi="Arial" w:cs="Arial"/>
        </w:rPr>
        <w:t xml:space="preserve">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commentRangeStart w:id="46"/>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commentRangeEnd w:id="46"/>
      <w:r w:rsidR="000432EE">
        <w:rPr>
          <w:rStyle w:val="Refdecomentario"/>
        </w:rPr>
        <w:commentReference w:id="46"/>
      </w:r>
    </w:p>
    <w:p w14:paraId="1B0C84FF" w14:textId="34725B75" w:rsidR="00FF693A" w:rsidRPr="009C680F" w:rsidRDefault="00C67BDE" w:rsidP="00B9734C">
      <w:pPr>
        <w:spacing w:line="276" w:lineRule="auto"/>
        <w:jc w:val="both"/>
        <w:rPr>
          <w:b/>
        </w:rPr>
      </w:pPr>
      <w:r>
        <w:rPr>
          <w:b/>
        </w:rPr>
        <w:t xml:space="preserve"> </w:t>
      </w:r>
      <w:commentRangeStart w:id="47"/>
      <w:commentRangeStart w:id="48"/>
      <w:commentRangeEnd w:id="47"/>
      <w:r>
        <w:rPr>
          <w:rStyle w:val="Refdecomentario"/>
        </w:rPr>
        <w:commentReference w:id="47"/>
      </w:r>
      <w:commentRangeEnd w:id="48"/>
      <w:r>
        <w:rPr>
          <w:rStyle w:val="Refdecomentario"/>
        </w:rPr>
        <w:commentReference w:id="48"/>
      </w:r>
    </w:p>
    <w:p w14:paraId="3B678295" w14:textId="73D6C6CE" w:rsidR="00630E61" w:rsidRDefault="00A90E9F" w:rsidP="00B9734C">
      <w:pPr>
        <w:pStyle w:val="Ttulo3"/>
        <w:spacing w:line="276" w:lineRule="auto"/>
        <w:rPr>
          <w:rFonts w:ascii="Arial" w:hAnsi="Arial" w:cs="Arial"/>
          <w:b/>
          <w:color w:val="auto"/>
        </w:rPr>
      </w:pPr>
      <w:bookmarkStart w:id="49" w:name="_Rasa"/>
      <w:bookmarkStart w:id="50" w:name="_Toc111128110"/>
      <w:bookmarkStart w:id="51" w:name="_Toc112426164"/>
      <w:bookmarkEnd w:id="49"/>
      <w:r w:rsidRPr="00AF3605">
        <w:rPr>
          <w:rFonts w:ascii="Arial" w:hAnsi="Arial" w:cs="Arial"/>
          <w:b/>
          <w:color w:val="auto"/>
        </w:rPr>
        <w:t>R</w:t>
      </w:r>
      <w:r w:rsidR="002E475F">
        <w:rPr>
          <w:rFonts w:ascii="Arial" w:hAnsi="Arial" w:cs="Arial"/>
          <w:b/>
          <w:color w:val="auto"/>
        </w:rPr>
        <w:t>asa</w:t>
      </w:r>
      <w:bookmarkEnd w:id="50"/>
      <w:bookmarkEnd w:id="51"/>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w:t>
      </w:r>
      <w:commentRangeStart w:id="52"/>
      <w:r w:rsidRPr="009C680F">
        <w:t>en sistemas existentes</w:t>
      </w:r>
      <w:commentRangeEnd w:id="52"/>
      <w:r w:rsidR="00C67BDE">
        <w:rPr>
          <w:rStyle w:val="Refdecomentario"/>
          <w:lang w:val="es-ES"/>
        </w:rPr>
        <w:commentReference w:id="52"/>
      </w:r>
      <w:r w:rsidRPr="009C680F">
        <w:t xml:space="preserve">. Al ser de código abierto se integra sin problemas aprovechando los beneficios de varios sistemas </w:t>
      </w:r>
      <w:commentRangeStart w:id="53"/>
      <w:r w:rsidRPr="009C680F">
        <w:t>Back-end</w:t>
      </w:r>
      <w:commentRangeEnd w:id="53"/>
      <w:r w:rsidR="00C67BDE">
        <w:rPr>
          <w:rStyle w:val="Refdecomentario"/>
          <w:lang w:val="es-ES"/>
        </w:rPr>
        <w:commentReference w:id="53"/>
      </w:r>
      <w:r w:rsidRPr="009C680F">
        <w:t xml:space="preserve">,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3353DD5F" w:rsidR="00A90E9F" w:rsidRPr="001C749E" w:rsidRDefault="002E41D1" w:rsidP="00B9734C">
      <w:pPr>
        <w:pStyle w:val="Prrafodelista"/>
        <w:numPr>
          <w:ilvl w:val="0"/>
          <w:numId w:val="8"/>
        </w:numPr>
        <w:suppressAutoHyphens w:val="0"/>
        <w:spacing w:after="300"/>
        <w:jc w:val="both"/>
        <w:rPr>
          <w:rFonts w:eastAsia="Times New Roman"/>
          <w:color w:val="333333"/>
          <w:lang w:eastAsia="es-ES"/>
        </w:rPr>
      </w:pPr>
      <w:r>
        <w:rPr>
          <w:rFonts w:eastAsia="Times New Roman"/>
          <w:lang w:eastAsia="es-ES"/>
        </w:rPr>
        <w:t>Para la c</w:t>
      </w:r>
      <w:r w:rsidR="00A90E9F" w:rsidRPr="009C680F">
        <w:rPr>
          <w:rFonts w:eastAsia="Times New Roman"/>
          <w:lang w:eastAsia="es-ES"/>
        </w:rPr>
        <w:t>ompatibilidad entre su sistema y el de su Computadora Personal (</w:t>
      </w:r>
      <w:commentRangeStart w:id="54"/>
      <w:r w:rsidR="00A90E9F" w:rsidRPr="009C680F">
        <w:rPr>
          <w:rFonts w:eastAsia="Times New Roman"/>
          <w:lang w:eastAsia="es-ES"/>
        </w:rPr>
        <w:t>PC</w:t>
      </w:r>
      <w:commentRangeEnd w:id="54"/>
      <w:r w:rsidR="00C67BDE">
        <w:rPr>
          <w:rStyle w:val="Refdecomentario"/>
          <w:lang w:val="es-ES"/>
        </w:rPr>
        <w:commentReference w:id="54"/>
      </w:r>
      <w:r w:rsidR="00A90E9F" w:rsidRPr="009C680F">
        <w:rPr>
          <w:rFonts w:eastAsia="Times New Roman"/>
          <w:lang w:eastAsia="es-ES"/>
        </w:rPr>
        <w:t xml:space="preserve">), </w:t>
      </w:r>
      <w:r w:rsidR="00A90E9F" w:rsidRPr="009C680F">
        <w:rPr>
          <w:lang w:val="es-MX"/>
        </w:rPr>
        <w:t xml:space="preserve">hay que </w:t>
      </w:r>
      <w:r>
        <w:rPr>
          <w:lang w:val="es-MX"/>
        </w:rPr>
        <w:t>observar</w:t>
      </w:r>
      <w:r w:rsidR="00A90E9F" w:rsidRPr="009C680F">
        <w:rPr>
          <w:lang w:val="es-MX"/>
        </w:rPr>
        <w:t xml:space="preserve"> o elegir bien la versión de </w:t>
      </w:r>
      <w:r>
        <w:rPr>
          <w:lang w:val="es-MX"/>
        </w:rPr>
        <w:t>RASA que se ajuste a las características del software y el hardware de su PC</w:t>
      </w:r>
      <w:r w:rsidR="00FB0149">
        <w:rPr>
          <w:lang w:val="es-MX"/>
        </w:rPr>
        <w:t xml:space="preserve">, debido a que </w:t>
      </w:r>
      <w:r w:rsidR="00A90E9F" w:rsidRPr="009C680F">
        <w:rPr>
          <w:lang w:val="es-MX"/>
        </w:rPr>
        <w:t xml:space="preserve">tiene </w:t>
      </w:r>
      <w:r w:rsidR="00FB0149">
        <w:rPr>
          <w:lang w:val="es-MX"/>
        </w:rPr>
        <w:t>múltiple</w:t>
      </w:r>
      <w:r w:rsidR="00A90E9F" w:rsidRPr="009C680F">
        <w:rPr>
          <w:lang w:val="es-MX"/>
        </w:rPr>
        <w:t xml:space="preserve"> versiones.</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55" w:name="_Toc111128111"/>
      <w:bookmarkStart w:id="56" w:name="_Toc112426165"/>
      <w:r w:rsidRPr="00AF3605">
        <w:rPr>
          <w:rFonts w:ascii="Arial" w:hAnsi="Arial" w:cs="Arial"/>
          <w:b/>
          <w:color w:val="auto"/>
        </w:rPr>
        <w:t>B</w:t>
      </w:r>
      <w:r w:rsidR="002E475F">
        <w:rPr>
          <w:rFonts w:ascii="Arial" w:hAnsi="Arial" w:cs="Arial"/>
          <w:b/>
          <w:color w:val="auto"/>
        </w:rPr>
        <w:t>otPress</w:t>
      </w:r>
      <w:bookmarkEnd w:id="55"/>
      <w:bookmarkEnd w:id="56"/>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commentRangeStart w:id="57"/>
      <w:r w:rsidRPr="00630E61">
        <w:rPr>
          <w:rFonts w:eastAsia="Times New Roman"/>
          <w:lang w:eastAsia="es-ES"/>
        </w:rPr>
        <w:t xml:space="preserve">En un inicio es un tanto complicado a </w:t>
      </w:r>
      <w:commentRangeEnd w:id="57"/>
      <w:r w:rsidR="00C67BDE">
        <w:rPr>
          <w:rStyle w:val="Refdecomentario"/>
          <w:lang w:val="es-ES"/>
        </w:rPr>
        <w:commentReference w:id="57"/>
      </w:r>
      <w:r w:rsidRPr="00630E61">
        <w:rPr>
          <w:rFonts w:eastAsia="Times New Roman"/>
          <w:lang w:eastAsia="es-ES"/>
        </w:rPr>
        <w:t>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207973" w:rsidRDefault="00BB2979" w:rsidP="00207973">
      <w:pPr>
        <w:pStyle w:val="Ttulo3"/>
        <w:spacing w:line="276" w:lineRule="auto"/>
        <w:jc w:val="both"/>
        <w:rPr>
          <w:rFonts w:ascii="Arial" w:hAnsi="Arial" w:cs="Arial"/>
          <w:b/>
          <w:bCs/>
          <w:color w:val="auto"/>
        </w:rPr>
      </w:pPr>
      <w:bookmarkStart w:id="58" w:name="_Toc111128112"/>
      <w:bookmarkStart w:id="59" w:name="_Toc112426166"/>
      <w:r w:rsidRPr="00207973">
        <w:rPr>
          <w:rFonts w:ascii="Arial" w:hAnsi="Arial" w:cs="Arial"/>
          <w:b/>
          <w:bCs/>
          <w:color w:val="auto"/>
        </w:rPr>
        <w:lastRenderedPageBreak/>
        <w:t>Plato Research Dialogue System</w:t>
      </w:r>
      <w:bookmarkEnd w:id="58"/>
      <w:bookmarkEnd w:id="59"/>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Pr="00345675" w:rsidRDefault="00047F24" w:rsidP="00BB2979">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lastRenderedPageBreak/>
        <w:t>Desventajas</w:t>
      </w:r>
      <w:r w:rsidR="00A92433" w:rsidRPr="00A33501">
        <w:rPr>
          <w:b/>
          <w:bCs/>
          <w:shd w:val="clear" w:color="auto" w:fill="FFFFFF"/>
        </w:rPr>
        <w:t xml:space="preserve"> de Plato</w:t>
      </w:r>
    </w:p>
    <w:p w14:paraId="3950D7D9" w14:textId="32FEFC83"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u otras personas</w:t>
      </w:r>
      <w:r>
        <w:rPr>
          <w:rFonts w:eastAsia="Times New Roman"/>
          <w:color w:val="111111"/>
          <w:lang w:eastAsia="es-ES"/>
        </w:rPr>
        <w:t xml:space="preserve"> 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3B9BA158"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co</w:t>
      </w:r>
      <w:r w:rsidR="007E18D5">
        <w:rPr>
          <w:rFonts w:eastAsia="Times New Roman"/>
          <w:color w:val="111111"/>
          <w:lang w:eastAsia="es-ES"/>
        </w:rPr>
        <w:t>mo</w:t>
      </w:r>
      <w:r>
        <w:rPr>
          <w:rFonts w:eastAsia="Times New Roman"/>
          <w:color w:val="111111"/>
          <w:lang w:eastAsia="es-ES"/>
        </w:rPr>
        <w:t xml:space="preserve"> por ejemplo</w:t>
      </w:r>
      <w:r w:rsidR="007E18D5">
        <w:rPr>
          <w:rFonts w:eastAsia="Times New Roman"/>
          <w:color w:val="111111"/>
          <w:lang w:eastAsia="es-ES"/>
        </w:rPr>
        <w:t xml:space="preserve"> el</w:t>
      </w:r>
      <w:r>
        <w:rPr>
          <w:rFonts w:eastAsia="Times New Roman"/>
          <w:color w:val="111111"/>
          <w:lang w:eastAsia="es-ES"/>
        </w:rPr>
        <w:t xml:space="preserve"> Rasa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FE0E2C">
        <w:rPr>
          <w:rFonts w:eastAsia="Times New Roman"/>
          <w:color w:val="111111"/>
          <w:lang w:eastAsia="es-ES"/>
        </w:rPr>
        <w:t>,</w:t>
      </w:r>
      <w:r>
        <w:rPr>
          <w:rFonts w:eastAsia="Times New Roman"/>
          <w:color w:val="111111"/>
          <w:lang w:eastAsia="es-ES"/>
        </w:rPr>
        <w:t xml:space="preserve"> pero el proceso</w:t>
      </w:r>
      <w:r w:rsidR="005702F8">
        <w:rPr>
          <w:rFonts w:eastAsia="Times New Roman"/>
          <w:color w:val="111111"/>
          <w:lang w:eastAsia="es-ES"/>
        </w:rPr>
        <w:t xml:space="preserve"> para desarrollar Asistentes Virtuales</w:t>
      </w:r>
      <w:r>
        <w:rPr>
          <w:rFonts w:eastAsia="Times New Roman"/>
          <w:color w:val="111111"/>
          <w:lang w:eastAsia="es-ES"/>
        </w:rPr>
        <w:t xml:space="preserve"> es incluso más sencillo y flexible para los desarrolladores</w:t>
      </w:r>
      <w:r w:rsidR="0093186A">
        <w:rPr>
          <w:rFonts w:eastAsia="Times New Roman"/>
          <w:color w:val="111111"/>
          <w:lang w:eastAsia="es-ES"/>
        </w:rPr>
        <w:t xml:space="preserve"> generando</w:t>
      </w:r>
      <w:r w:rsidR="002A6A94">
        <w:rPr>
          <w:rFonts w:eastAsia="Times New Roman"/>
          <w:color w:val="111111"/>
          <w:lang w:eastAsia="es-ES"/>
        </w:rPr>
        <w:t xml:space="preserve"> muy</w:t>
      </w:r>
      <w:r w:rsidR="0093186A">
        <w:rPr>
          <w:rFonts w:eastAsia="Times New Roman"/>
          <w:color w:val="111111"/>
          <w:lang w:eastAsia="es-ES"/>
        </w:rPr>
        <w:t xml:space="preserve"> buenos resultados también.</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60" w:name="_Toc111128113"/>
      <w:bookmarkStart w:id="61" w:name="_Toc112426167"/>
      <w:r w:rsidRPr="008B525D">
        <w:rPr>
          <w:rFonts w:ascii="Arial" w:hAnsi="Arial" w:cs="Arial"/>
          <w:b/>
          <w:color w:val="auto"/>
          <w:sz w:val="24"/>
          <w:szCs w:val="24"/>
          <w:lang w:eastAsia="es-ES"/>
        </w:rPr>
        <w:t>Conclusión</w:t>
      </w:r>
      <w:bookmarkEnd w:id="60"/>
      <w:bookmarkEnd w:id="61"/>
    </w:p>
    <w:p w14:paraId="598BB82A" w14:textId="77777777" w:rsidR="00157B55" w:rsidRDefault="00BB2CCC" w:rsidP="00B9734C">
      <w:pPr>
        <w:spacing w:line="276" w:lineRule="auto"/>
        <w:jc w:val="both"/>
        <w:rPr>
          <w:lang w:val="es-MX"/>
        </w:rPr>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eligió a BotPress y RASA porque </w:t>
      </w:r>
      <w:r w:rsidR="00403B18">
        <w:t>a nivel de flexibilidad y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w:t>
      </w:r>
      <w:r w:rsidR="00157B55">
        <w:rPr>
          <w:lang w:val="es-MX"/>
        </w:rPr>
        <w:t>s</w:t>
      </w:r>
      <w:r w:rsidRPr="00BB2CCC">
        <w:rPr>
          <w:lang w:val="es-MX"/>
        </w:rPr>
        <w:t xml:space="preserve"> </w:t>
      </w:r>
      <w:r w:rsidR="001F6924">
        <w:rPr>
          <w:lang w:val="es-MX"/>
        </w:rPr>
        <w:t xml:space="preserve">la mejor opción. </w:t>
      </w:r>
    </w:p>
    <w:p w14:paraId="2C0EAA3E" w14:textId="468E3B74" w:rsidR="00BB2CCC" w:rsidRPr="00BB2CCC" w:rsidRDefault="001F6924" w:rsidP="00B9734C">
      <w:pPr>
        <w:spacing w:line="276" w:lineRule="auto"/>
        <w:jc w:val="both"/>
      </w:pPr>
      <w:r>
        <w:rPr>
          <w:lang w:val="es-MX"/>
        </w:rPr>
        <w:t>Si busca un AV</w:t>
      </w:r>
      <w:r w:rsidR="004432F4">
        <w:rPr>
          <w:lang w:val="es-MX"/>
        </w:rPr>
        <w:t xml:space="preserve"> fiable también</w:t>
      </w:r>
      <w:r w:rsidR="00027D31">
        <w:rPr>
          <w:lang w:val="es-MX"/>
        </w:rPr>
        <w:t>,</w:t>
      </w:r>
      <w:r w:rsidR="00BB2CCC"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 xml:space="preserve">nte conversacional sea </w:t>
      </w:r>
      <w:commentRangeStart w:id="62"/>
      <w:r w:rsidR="00C223DC">
        <w:rPr>
          <w:lang w:val="es-MX"/>
        </w:rPr>
        <w:t>bastante</w:t>
      </w:r>
      <w:r w:rsidR="00753728">
        <w:rPr>
          <w:lang w:val="es-MX"/>
        </w:rPr>
        <w:t xml:space="preserve"> sólido y</w:t>
      </w:r>
      <w:r w:rsidR="00C223DC">
        <w:rPr>
          <w:lang w:val="es-MX"/>
        </w:rPr>
        <w:t xml:space="preserve"> </w:t>
      </w:r>
      <w:r w:rsidR="000504F2">
        <w:rPr>
          <w:lang w:val="es-MX"/>
        </w:rPr>
        <w:t>completo</w:t>
      </w:r>
      <w:commentRangeEnd w:id="62"/>
      <w:r w:rsidR="00922C5F">
        <w:rPr>
          <w:rStyle w:val="Refdecomentario"/>
        </w:rPr>
        <w:commentReference w:id="62"/>
      </w:r>
      <w:r w:rsidR="000504F2">
        <w:rPr>
          <w:lang w:val="es-MX"/>
        </w:rPr>
        <w:t>,</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00BB2CCC"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w:t>
      </w:r>
      <w:commentRangeStart w:id="63"/>
      <w:commentRangeStart w:id="64"/>
      <w:r w:rsidRPr="00BB2CCC">
        <w:t>y hoy la industria del software libre es un gran paso de avance en la tecnología, una mejor alternativa, está en ascenso y es más flexible para los desarrolladores</w:t>
      </w:r>
      <w:commentRangeEnd w:id="63"/>
      <w:r w:rsidR="00922C5F">
        <w:rPr>
          <w:rStyle w:val="Refdecomentario"/>
        </w:rPr>
        <w:commentReference w:id="63"/>
      </w:r>
      <w:commentRangeEnd w:id="64"/>
      <w:r w:rsidR="00922C5F">
        <w:rPr>
          <w:rStyle w:val="Refdecomentario"/>
        </w:rPr>
        <w:commentReference w:id="64"/>
      </w:r>
      <w:r w:rsidRPr="00BB2CCC">
        <w:t xml:space="preserve">; aunque Azure Bot Service es la mejor alternativa entre estos sistemas privados si tiene ya experiencia y busca una buena estructura para un gran proyecto, pero si está comenzando y tiene poca experiencia la mejor es DialogFlow. </w:t>
      </w:r>
    </w:p>
    <w:p w14:paraId="64D121EE" w14:textId="0821250A"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 xml:space="preserve">por </w:t>
      </w:r>
      <w:r w:rsidR="00D34B34">
        <w:lastRenderedPageBreak/>
        <w:t>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7A969FD6" w14:textId="493A40D7" w:rsidR="00BF5ACC" w:rsidRDefault="00BF5ACC" w:rsidP="00B9734C">
      <w:pPr>
        <w:spacing w:after="0" w:line="276" w:lineRule="auto"/>
        <w:jc w:val="both"/>
      </w:pPr>
    </w:p>
    <w:p w14:paraId="5AD660A1" w14:textId="7B146CAA" w:rsidR="0039621F" w:rsidRPr="0039621F" w:rsidRDefault="0039621F" w:rsidP="00B9734C">
      <w:pPr>
        <w:spacing w:after="0" w:line="276" w:lineRule="auto"/>
        <w:jc w:val="both"/>
        <w:rPr>
          <w:b/>
          <w:bCs/>
          <w:color w:val="FF0000"/>
        </w:rPr>
      </w:pPr>
      <w:r w:rsidRPr="0039621F">
        <w:rPr>
          <w:b/>
          <w:bCs/>
          <w:color w:val="FF0000"/>
        </w:rPr>
        <w:t>FALTA UN ANALISIS DE LAS HERRAMIENTAS DE CONSTUCCION DE PREGUNTAS Y RESPUESTAS DADO UN TEXTO Y PORQUE LA USAS</w:t>
      </w:r>
      <w:r w:rsidRPr="0039621F">
        <w:rPr>
          <w:b/>
          <w:bCs/>
          <w:color w:val="FF0000"/>
        </w:rPr>
        <w:br/>
        <w:t>PARA ESTO HASTA ESTAS HACIENDO UN ARTICULO.</w:t>
      </w:r>
    </w:p>
    <w:p w14:paraId="5999ACF8" w14:textId="77777777" w:rsidR="0039621F" w:rsidRDefault="0039621F" w:rsidP="00B9734C">
      <w:pPr>
        <w:spacing w:after="0" w:line="276" w:lineRule="auto"/>
        <w:jc w:val="both"/>
      </w:pPr>
    </w:p>
    <w:p w14:paraId="7F868A39" w14:textId="359C68C0" w:rsidR="00660096" w:rsidRPr="00BB6966" w:rsidRDefault="00660096" w:rsidP="00B9734C">
      <w:pPr>
        <w:pStyle w:val="Ttulo2"/>
        <w:rPr>
          <w:rFonts w:ascii="Arial" w:hAnsi="Arial" w:cs="Arial"/>
          <w:b/>
          <w:color w:val="auto"/>
          <w:sz w:val="24"/>
          <w:szCs w:val="24"/>
        </w:rPr>
      </w:pPr>
      <w:bookmarkStart w:id="65" w:name="_Toc111128114"/>
      <w:bookmarkStart w:id="66" w:name="_Toc112426168"/>
      <w:r w:rsidRPr="00BB6966">
        <w:rPr>
          <w:rFonts w:ascii="Arial" w:hAnsi="Arial" w:cs="Arial"/>
          <w:b/>
          <w:color w:val="auto"/>
          <w:sz w:val="24"/>
          <w:szCs w:val="24"/>
        </w:rPr>
        <w:t>1.3 Herramientas, Lenguajes de programación y Tecnologías</w:t>
      </w:r>
      <w:bookmarkEnd w:id="65"/>
      <w:bookmarkEnd w:id="66"/>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67" w:name="_Toc10795546"/>
      <w:bookmarkStart w:id="68" w:name="_Toc111128115"/>
      <w:bookmarkStart w:id="69" w:name="_Toc112426169"/>
      <w:r w:rsidRPr="000B3FF8">
        <w:rPr>
          <w:rFonts w:ascii="Arial" w:hAnsi="Arial" w:cs="Arial"/>
          <w:b/>
          <w:color w:val="auto"/>
        </w:rPr>
        <w:t>Python</w:t>
      </w:r>
      <w:bookmarkEnd w:id="67"/>
      <w:bookmarkEnd w:id="68"/>
      <w:bookmarkEnd w:id="69"/>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9"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20"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21"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22"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23"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4"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5"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6"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7"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8"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9"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30"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766B3810" w:rsidR="00890DDD" w:rsidRDefault="000B3FF8" w:rsidP="003F2711">
      <w:pPr>
        <w:pStyle w:val="Ttulo3"/>
        <w:spacing w:line="276" w:lineRule="auto"/>
        <w:jc w:val="both"/>
        <w:rPr>
          <w:rFonts w:ascii="Arial" w:hAnsi="Arial" w:cs="Arial"/>
          <w:b/>
          <w:color w:val="auto"/>
        </w:rPr>
      </w:pPr>
      <w:bookmarkStart w:id="70" w:name="_Toc10795547"/>
      <w:bookmarkStart w:id="71" w:name="_Toc111128116"/>
      <w:bookmarkStart w:id="72" w:name="_Toc112426170"/>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70"/>
      <w:bookmarkEnd w:id="71"/>
      <w:bookmarkEnd w:id="72"/>
    </w:p>
    <w:p w14:paraId="0A52C04E" w14:textId="77777777" w:rsidR="007E30FC" w:rsidRPr="007E30FC" w:rsidRDefault="007E30FC" w:rsidP="007E30FC"/>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73" w:name="_Toc111128117"/>
      <w:bookmarkStart w:id="74" w:name="_Toc112426171"/>
      <w:r w:rsidRPr="00BB57C6">
        <w:rPr>
          <w:rFonts w:ascii="Arial" w:hAnsi="Arial" w:cs="Arial"/>
          <w:b/>
          <w:color w:val="auto"/>
        </w:rPr>
        <w:lastRenderedPageBreak/>
        <w:t>RASA</w:t>
      </w:r>
      <w:bookmarkEnd w:id="73"/>
      <w:bookmarkEnd w:id="74"/>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75" w:name="_Toc111128118"/>
      <w:bookmarkStart w:id="76" w:name="_Toc112426172"/>
      <w:r>
        <w:rPr>
          <w:rFonts w:ascii="Arial" w:hAnsi="Arial" w:cs="Arial"/>
          <w:b/>
          <w:color w:val="auto"/>
        </w:rPr>
        <w:t>MongoDB</w:t>
      </w:r>
      <w:bookmarkEnd w:id="75"/>
      <w:bookmarkEnd w:id="76"/>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77" w:name="_Toc111128119"/>
      <w:bookmarkStart w:id="78" w:name="_Toc112426173"/>
      <w:r>
        <w:rPr>
          <w:rFonts w:ascii="Arial" w:hAnsi="Arial" w:cs="Arial"/>
          <w:b/>
          <w:color w:val="auto"/>
        </w:rPr>
        <w:t>YAML</w:t>
      </w:r>
      <w:bookmarkEnd w:id="77"/>
      <w:bookmarkEnd w:id="78"/>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commentRangeStart w:id="79"/>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commentRangeEnd w:id="79"/>
      <w:r w:rsidR="00DC2946">
        <w:rPr>
          <w:rStyle w:val="Refdecomentario"/>
        </w:rPr>
        <w:commentReference w:id="79"/>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80" w:name="_Toc111128120"/>
      <w:bookmarkStart w:id="81" w:name="_Toc112426174"/>
      <w:r>
        <w:rPr>
          <w:rFonts w:ascii="Arial" w:hAnsi="Arial" w:cs="Arial"/>
          <w:b/>
          <w:color w:val="auto"/>
        </w:rPr>
        <w:t>GIT</w:t>
      </w:r>
      <w:bookmarkEnd w:id="80"/>
      <w:bookmarkEnd w:id="81"/>
    </w:p>
    <w:p w14:paraId="6EA260CC" w14:textId="563ABB32" w:rsidR="00FB2F16" w:rsidRPr="00FB2F16" w:rsidRDefault="00FB2F16" w:rsidP="00B9734C">
      <w:pPr>
        <w:spacing w:line="276" w:lineRule="auto"/>
        <w:jc w:val="both"/>
      </w:pPr>
      <w:r w:rsidRPr="00FB2F16">
        <w:t xml:space="preserve">Git es un software de control de versiones diseñado por Linus Torvalds, pensando en la eficiencia, la confiabilidad y compatibilidad del mantenimiento de versiones de aplicaciones cuando estas tienen un gran número de archivos de </w:t>
      </w:r>
      <w:r w:rsidRPr="00FB2F16">
        <w:lastRenderedPageBreak/>
        <w:t>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commentRangeStart w:id="82"/>
      <w:r w:rsidRPr="00FB2F16">
        <w:t xml:space="preserve">GitHub </w:t>
      </w:r>
      <w:commentRangeEnd w:id="82"/>
      <w:r w:rsidR="00156F3B">
        <w:rPr>
          <w:rStyle w:val="Refdecomentario"/>
        </w:rPr>
        <w:commentReference w:id="82"/>
      </w:r>
      <w:r w:rsidRPr="00FB2F16">
        <w:t xml:space="preserve">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83" w:name="_Toc59178766"/>
      <w:bookmarkStart w:id="84" w:name="_Toc111128121"/>
      <w:bookmarkStart w:id="85" w:name="_Toc112426175"/>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83"/>
      <w:bookmarkEnd w:id="84"/>
      <w:bookmarkEnd w:id="85"/>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commentRangeStart w:id="86"/>
      <w:r w:rsidR="00684A44" w:rsidRPr="00FC090E">
        <w:rPr>
          <w:b/>
          <w:bCs/>
          <w:lang w:val="es-MX"/>
        </w:rPr>
        <w:t>[21]</w:t>
      </w:r>
      <w:commentRangeEnd w:id="86"/>
      <w:r w:rsidR="00156F3B">
        <w:rPr>
          <w:rStyle w:val="Refdecomentario"/>
        </w:rPr>
        <w:commentReference w:id="86"/>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commentRangeStart w:id="87"/>
      <w:r>
        <w:rPr>
          <w:noProof/>
          <w:lang w:eastAsia="es-ES"/>
        </w:rPr>
        <w:drawing>
          <wp:inline distT="0" distB="0" distL="0" distR="0" wp14:anchorId="6076591B" wp14:editId="6D01034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commentRangeEnd w:id="87"/>
      <w:r w:rsidR="00156F3B">
        <w:rPr>
          <w:rStyle w:val="Refdecomentario"/>
        </w:rPr>
        <w:commentReference w:id="87"/>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88" w:name="_Toc111128122"/>
      <w:bookmarkStart w:id="89" w:name="_Toc112426176"/>
      <w:r w:rsidRPr="00293295">
        <w:rPr>
          <w:rFonts w:ascii="Arial" w:hAnsi="Arial" w:cs="Arial"/>
          <w:b/>
          <w:bCs/>
          <w:color w:val="auto"/>
          <w:sz w:val="24"/>
          <w:szCs w:val="24"/>
        </w:rPr>
        <w:t>Conclusiones del capítulo</w:t>
      </w:r>
      <w:bookmarkEnd w:id="88"/>
      <w:bookmarkEnd w:id="89"/>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 xml:space="preserve">Se definieron los elementos teóricos-prácticos que ayudaron a conformar el modelo </w:t>
      </w:r>
      <w:commentRangeStart w:id="90"/>
      <w:r>
        <w:t xml:space="preserve">conceptual del proyecto, los distintos factores y elementos que fueron objeto de estudio para la realización del mismo, así como la metodología de desarrollo de software. Se analizaron las herramientas </w:t>
      </w:r>
      <w:commentRangeEnd w:id="90"/>
      <w:r w:rsidR="0039621F">
        <w:rPr>
          <w:rStyle w:val="Refdecomentario"/>
        </w:rPr>
        <w:commentReference w:id="90"/>
      </w:r>
      <w:r>
        <w:t>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91" w:name="_Toc111128123"/>
      <w:bookmarkStart w:id="92" w:name="_Toc112426177"/>
      <w:r>
        <w:rPr>
          <w:rFonts w:ascii="Arial" w:hAnsi="Arial" w:cs="Arial"/>
          <w:b/>
          <w:color w:val="000000" w:themeColor="text1"/>
          <w:sz w:val="24"/>
          <w:szCs w:val="24"/>
          <w:lang w:val="es-ES"/>
        </w:rPr>
        <w:t>Capítulo 2. Planificación y Diseño</w:t>
      </w:r>
      <w:bookmarkEnd w:id="91"/>
      <w:bookmarkEnd w:id="92"/>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93" w:name="_Toc111128124"/>
      <w:bookmarkStart w:id="94" w:name="_Toc112426178"/>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93"/>
      <w:bookmarkEnd w:id="94"/>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6">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95" w:name="_Toc111128125"/>
      <w:bookmarkStart w:id="96" w:name="_Toc112426179"/>
      <w:r w:rsidRPr="00561623">
        <w:rPr>
          <w:rFonts w:ascii="Arial" w:hAnsi="Arial" w:cs="Arial"/>
          <w:b/>
          <w:color w:val="auto"/>
          <w:sz w:val="24"/>
          <w:szCs w:val="24"/>
        </w:rPr>
        <w:lastRenderedPageBreak/>
        <w:t>2.2 Usuarios del Sistema</w:t>
      </w:r>
      <w:bookmarkEnd w:id="95"/>
      <w:bookmarkEnd w:id="96"/>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97" w:name="_Toc111128126"/>
      <w:bookmarkStart w:id="98" w:name="_Toc112426180"/>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97"/>
      <w:bookmarkEnd w:id="98"/>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99" w:name="_Toc111128127"/>
      <w:bookmarkStart w:id="100" w:name="_Toc112426181"/>
      <w:r w:rsidRPr="003C57C4">
        <w:rPr>
          <w:rFonts w:ascii="Arial" w:hAnsi="Arial" w:cs="Arial"/>
          <w:b/>
          <w:color w:val="auto"/>
          <w:sz w:val="24"/>
          <w:szCs w:val="24"/>
        </w:rPr>
        <w:t>2.3.1. Historias de usuarios</w:t>
      </w:r>
      <w:bookmarkEnd w:id="99"/>
      <w:bookmarkEnd w:id="100"/>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101" w:name="_Toc111128128"/>
      <w:bookmarkStart w:id="102" w:name="_Toc112426182"/>
      <w:bookmarkStart w:id="103"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101"/>
      <w:bookmarkEnd w:id="102"/>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104" w:name="_Toc111128129"/>
      <w:bookmarkStart w:id="105" w:name="_Toc112426183"/>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103"/>
      <w:r>
        <w:rPr>
          <w:rFonts w:ascii="Arial" w:hAnsi="Arial" w:cs="Arial"/>
          <w:b/>
          <w:color w:val="auto"/>
        </w:rPr>
        <w:t>Requisitos no Funcionales</w:t>
      </w:r>
      <w:bookmarkEnd w:id="104"/>
      <w:bookmarkEnd w:id="105"/>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106" w:name="_Toc111128130"/>
      <w:bookmarkStart w:id="107" w:name="_Toc112426184"/>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106"/>
      <w:bookmarkEnd w:id="107"/>
    </w:p>
    <w:p w14:paraId="35B8E4EF" w14:textId="7E8E40A3"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r>
        <w:rPr>
          <w:b/>
        </w:rPr>
        <w:t>Asistente_</w:t>
      </w:r>
      <w:r w:rsidR="00624BE0" w:rsidRPr="000F34F7">
        <w:rPr>
          <w:b/>
        </w:rPr>
        <w:t>Virtual</w:t>
      </w:r>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r>
        <w:rPr>
          <w:b/>
          <w:color w:val="000000"/>
        </w:rPr>
        <w:t xml:space="preserve">Info_contenido: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r w:rsidR="00FE5073" w:rsidRPr="00FE5073">
        <w:rPr>
          <w:b/>
          <w:i/>
        </w:rPr>
        <w:t>Asistente_Virtual</w:t>
      </w:r>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108" w:name="_Toc111128131"/>
      <w:bookmarkStart w:id="109" w:name="_Toc112426185"/>
      <w:r w:rsidRPr="00293295">
        <w:rPr>
          <w:rFonts w:ascii="Arial" w:hAnsi="Arial" w:cs="Arial"/>
          <w:b/>
          <w:bCs/>
          <w:color w:val="auto"/>
          <w:sz w:val="24"/>
          <w:szCs w:val="24"/>
        </w:rPr>
        <w:t>Conclusiones del capítulo</w:t>
      </w:r>
      <w:bookmarkEnd w:id="108"/>
      <w:bookmarkEnd w:id="109"/>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110" w:name="_Toc111128132"/>
      <w:bookmarkStart w:id="111" w:name="_Toc112426186"/>
      <w:r w:rsidRPr="006056CA">
        <w:rPr>
          <w:rFonts w:ascii="Arial" w:hAnsi="Arial" w:cs="Arial"/>
          <w:b/>
          <w:bCs/>
          <w:color w:val="auto"/>
          <w:sz w:val="24"/>
          <w:szCs w:val="24"/>
        </w:rPr>
        <w:lastRenderedPageBreak/>
        <w:t>Capítulo 3. Implementación y Prueba</w:t>
      </w:r>
      <w:bookmarkEnd w:id="110"/>
      <w:bookmarkEnd w:id="111"/>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112" w:name="_Toc111128133"/>
      <w:bookmarkStart w:id="113" w:name="_Toc112426187"/>
      <w:r w:rsidRPr="00FC5D83">
        <w:rPr>
          <w:rFonts w:ascii="Arial" w:hAnsi="Arial" w:cs="Arial"/>
          <w:b/>
          <w:bCs/>
          <w:color w:val="auto"/>
          <w:sz w:val="24"/>
          <w:szCs w:val="24"/>
        </w:rPr>
        <w:t>3.1. Instalación de las herramientas utilizadas</w:t>
      </w:r>
      <w:bookmarkEnd w:id="112"/>
      <w:bookmarkEnd w:id="113"/>
    </w:p>
    <w:p w14:paraId="6528388D" w14:textId="77777777" w:rsidR="00CB3201" w:rsidRPr="00CB3201" w:rsidRDefault="00CB3201" w:rsidP="00B9734C">
      <w:pPr>
        <w:spacing w:line="276" w:lineRule="auto"/>
        <w:rPr>
          <w:lang w:val="es-US"/>
        </w:rPr>
      </w:pPr>
    </w:p>
    <w:p w14:paraId="45C1018F" w14:textId="203E4417" w:rsidR="00BC0863" w:rsidRPr="00BC0863"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6E6F1930" w:rsidR="00133549" w:rsidRDefault="00133549"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114" w:name="_Toc111128134"/>
      <w:bookmarkStart w:id="115" w:name="_Toc112426188"/>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114"/>
      <w:bookmarkEnd w:id="115"/>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116" w:name="_Figura_2.7_Función"/>
      <w:bookmarkStart w:id="117" w:name="_Figura_3.1_Función"/>
      <w:bookmarkEnd w:id="116"/>
      <w:bookmarkEnd w:id="117"/>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75160D9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 y</w:t>
      </w:r>
      <w:r w:rsidR="005020D1">
        <w:t xml:space="preserve"> asistentes</w:t>
      </w:r>
      <w:r w:rsidR="00215049">
        <w:t xml:space="preserve"> virtuales</w:t>
      </w:r>
      <w:r w:rsidR="005020D1">
        <w:t xml:space="preserve"> creados por el usuario, l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118" w:name="_Toc112426189"/>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118"/>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119" w:name="_Toc10795570"/>
      <w:bookmarkStart w:id="120" w:name="_Toc112426190"/>
      <w:r w:rsidRPr="00B60F2D">
        <w:rPr>
          <w:rFonts w:ascii="Arial" w:hAnsi="Arial" w:cs="Arial"/>
          <w:b/>
          <w:bCs/>
          <w:color w:val="auto"/>
        </w:rPr>
        <w:t>3.3.1. Estimación de costo y tiempo</w:t>
      </w:r>
      <w:bookmarkEnd w:id="119"/>
      <w:bookmarkEnd w:id="120"/>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121" w:name="_Tabla_3.1_Factor"/>
      <w:bookmarkEnd w:id="121"/>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05A556A9"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32FA5535" w14:textId="77777777" w:rsidR="00961913" w:rsidRDefault="00961913" w:rsidP="00961913">
      <w:pPr>
        <w:spacing w:line="360" w:lineRule="auto"/>
        <w:jc w:val="both"/>
        <w:rPr>
          <w:sz w:val="20"/>
          <w:szCs w:val="20"/>
        </w:rPr>
      </w:pPr>
    </w:p>
    <w:p w14:paraId="48A3947E" w14:textId="77777777" w:rsidR="00961913" w:rsidRPr="00287724" w:rsidRDefault="00961913" w:rsidP="00961913">
      <w:pPr>
        <w:pStyle w:val="Ttulo4"/>
        <w:rPr>
          <w:rFonts w:ascii="Arial" w:hAnsi="Arial" w:cs="Arial"/>
          <w:i w:val="0"/>
          <w:color w:val="auto"/>
          <w:sz w:val="22"/>
          <w:szCs w:val="22"/>
        </w:rPr>
      </w:pPr>
      <w:bookmarkStart w:id="122" w:name="_Tabla_3.2_Peso"/>
      <w:bookmarkEnd w:id="122"/>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lastRenderedPageBreak/>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123" w:name="_Tabla_2.7_Factor"/>
      <w:bookmarkStart w:id="124" w:name="_Tabla_3.3_Factor"/>
      <w:bookmarkEnd w:id="123"/>
      <w:bookmarkEnd w:id="124"/>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77ED74E3"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Ó(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Pr="002F6480">
              <w:rPr>
                <w:rFonts w:ascii="Arial" w:hAnsi="Arial" w:cs="Arial"/>
                <w:b/>
                <w:color w:val="auto"/>
                <w:lang w:val="es-ES"/>
              </w:rPr>
              <w:t xml:space="preserve">i )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2F07B4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1104A343" w14:textId="6F7369DE"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391F50B4"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11085B6D" w14:textId="069401FE"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64427871"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5F5503EE" w14:textId="2DA2697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1AA6CAFF"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20AA2619" w14:textId="3D1359C1"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0FB65E54"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2.5</w:t>
            </w:r>
          </w:p>
        </w:tc>
        <w:tc>
          <w:tcPr>
            <w:tcW w:w="2409" w:type="dxa"/>
          </w:tcPr>
          <w:p w14:paraId="349F06FB" w14:textId="59641D56"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2FF01323"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c>
          <w:tcPr>
            <w:tcW w:w="2409" w:type="dxa"/>
          </w:tcPr>
          <w:p w14:paraId="1112AF6A" w14:textId="7F4FF238"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6B81D69A"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7AB5B3A0" w14:textId="3EB33D62"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277FB12B"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263D8898" w14:textId="24884BAE"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36D8D4C7"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F86927">
              <w:rPr>
                <w:rFonts w:ascii="Arial" w:hAnsi="Arial" w:cs="Arial"/>
                <w:b/>
                <w:bCs/>
                <w:color w:val="auto"/>
                <w:lang w:val="es-ES"/>
              </w:rPr>
              <w:t>6</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35AE8E53"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944038">
        <w:rPr>
          <w:b/>
        </w:rPr>
        <w:t>6</w:t>
      </w:r>
    </w:p>
    <w:p w14:paraId="57D8CF28" w14:textId="74251D09"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BC5821">
        <w:rPr>
          <w:rFonts w:eastAsia="Arial"/>
          <w:b/>
          <w:sz w:val="28"/>
        </w:rPr>
        <w:t>6</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lastRenderedPageBreak/>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125" w:name="_Tabla_2.8_Factor"/>
      <w:bookmarkStart w:id="126" w:name="_Tabla_3.4_Factor"/>
      <w:bookmarkEnd w:id="125"/>
      <w:bookmarkEnd w:id="126"/>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3373"/>
        <w:gridCol w:w="790"/>
        <w:gridCol w:w="817"/>
        <w:gridCol w:w="2102"/>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1505256C" w14:textId="77777777" w:rsidR="00961913" w:rsidRPr="002F6480" w:rsidRDefault="00961913" w:rsidP="003569CF">
            <w:pPr>
              <w:autoSpaceDE w:val="0"/>
              <w:autoSpaceDN w:val="0"/>
              <w:adjustRightInd w:val="0"/>
              <w:spacing w:after="0" w:line="360" w:lineRule="auto"/>
              <w:jc w:val="both"/>
              <w:rPr>
                <w:b/>
              </w:rPr>
            </w:pPr>
            <w:r w:rsidRPr="002F6480">
              <w:rPr>
                <w:b/>
              </w:rPr>
              <w:t>Ó(Peso</w:t>
            </w:r>
            <w:r w:rsidRPr="002F6480">
              <w:rPr>
                <w:b/>
                <w:bCs/>
                <w:sz w:val="13"/>
                <w:szCs w:val="13"/>
              </w:rPr>
              <w:t xml:space="preserve">i </w:t>
            </w:r>
            <w:r w:rsidRPr="002F6480">
              <w:rPr>
                <w:b/>
              </w:rPr>
              <w:t>* Valor</w:t>
            </w:r>
            <w:r w:rsidRPr="002F6480">
              <w:rPr>
                <w:b/>
                <w:bCs/>
                <w:sz w:val="13"/>
                <w:szCs w:val="13"/>
              </w:rPr>
              <w:t xml:space="preserve">i </w:t>
            </w:r>
            <w:r w:rsidRPr="002F6480">
              <w:rPr>
                <w:b/>
              </w:rPr>
              <w:t xml:space="preserve">)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77777777" w:rsidR="00961913" w:rsidRPr="002F6480" w:rsidRDefault="00961913" w:rsidP="003569CF">
            <w:pPr>
              <w:autoSpaceDE w:val="0"/>
              <w:autoSpaceDN w:val="0"/>
              <w:adjustRightInd w:val="0"/>
              <w:spacing w:after="0" w:line="360" w:lineRule="auto"/>
              <w:jc w:val="both"/>
            </w:pPr>
            <w:r w:rsidRPr="002F6480">
              <w:t>4</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3569CF">
                  <w:pPr>
                    <w:autoSpaceDE w:val="0"/>
                    <w:autoSpaceDN w:val="0"/>
                    <w:adjustRightInd w:val="0"/>
                    <w:spacing w:after="0" w:line="360" w:lineRule="auto"/>
                    <w:jc w:val="both"/>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314AB291" w:rsidR="00961913" w:rsidRPr="002F6480" w:rsidRDefault="00C9237C" w:rsidP="003569CF">
            <w:pPr>
              <w:autoSpaceDE w:val="0"/>
              <w:autoSpaceDN w:val="0"/>
              <w:adjustRightInd w:val="0"/>
              <w:spacing w:after="0" w:line="360" w:lineRule="auto"/>
              <w:jc w:val="both"/>
            </w:pPr>
            <w:r>
              <w:t>2.5</w:t>
            </w:r>
          </w:p>
        </w:tc>
        <w:tc>
          <w:tcPr>
            <w:tcW w:w="2210" w:type="dxa"/>
          </w:tcPr>
          <w:p w14:paraId="2F0C9063" w14:textId="34C96858" w:rsidR="00961913" w:rsidRPr="002F6480" w:rsidRDefault="00961913" w:rsidP="003569CF">
            <w:pPr>
              <w:autoSpaceDE w:val="0"/>
              <w:autoSpaceDN w:val="0"/>
              <w:adjustRightInd w:val="0"/>
              <w:spacing w:after="0" w:line="360" w:lineRule="auto"/>
              <w:jc w:val="both"/>
            </w:pPr>
            <w:r w:rsidRPr="002F6480">
              <w:t>-</w:t>
            </w:r>
            <w:r w:rsidR="00C9237C">
              <w:t>2.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17417054" w:rsidR="00961913" w:rsidRPr="00230E13" w:rsidRDefault="00961913" w:rsidP="003569CF">
            <w:pPr>
              <w:autoSpaceDE w:val="0"/>
              <w:autoSpaceDN w:val="0"/>
              <w:adjustRightInd w:val="0"/>
              <w:spacing w:after="0" w:line="360" w:lineRule="auto"/>
              <w:jc w:val="both"/>
              <w:rPr>
                <w:b/>
                <w:bCs/>
              </w:rPr>
            </w:pPr>
            <w:r w:rsidRPr="00230E13">
              <w:rPr>
                <w:b/>
                <w:bCs/>
              </w:rPr>
              <w:t>1</w:t>
            </w:r>
            <w:r w:rsidR="00133AE7">
              <w:rPr>
                <w:b/>
                <w:bCs/>
              </w:rPr>
              <w:t>7</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D7E3EE2"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1</w:t>
      </w:r>
      <w:r w:rsidR="0079215B">
        <w:rPr>
          <w:rFonts w:ascii="Arial" w:hAnsi="Arial" w:cs="Arial"/>
          <w:color w:val="auto"/>
          <w:lang w:val="es-ES"/>
        </w:rPr>
        <w:t>7.7</w:t>
      </w:r>
    </w:p>
    <w:p w14:paraId="72DFCE06" w14:textId="45FA8FE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79215B">
        <w:rPr>
          <w:rFonts w:ascii="Arial" w:hAnsi="Arial" w:cs="Arial"/>
          <w:color w:val="auto"/>
          <w:lang w:val="es-ES"/>
        </w:rPr>
        <w:t>87</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FE65E84"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6</w:t>
      </w:r>
      <w:r w:rsidRPr="002F6480">
        <w:rPr>
          <w:rFonts w:ascii="Arial" w:hAnsi="Arial" w:cs="Arial"/>
          <w:b/>
          <w:color w:val="auto"/>
          <w:lang w:val="es-ES"/>
        </w:rPr>
        <w:t xml:space="preserve"> * </w:t>
      </w:r>
      <w:r w:rsidR="00CB604C">
        <w:rPr>
          <w:rFonts w:ascii="Arial" w:hAnsi="Arial" w:cs="Arial"/>
          <w:b/>
          <w:color w:val="auto"/>
          <w:lang w:val="es-ES"/>
        </w:rPr>
        <w:t>0.96</w:t>
      </w:r>
      <w:r w:rsidRPr="002F6480">
        <w:rPr>
          <w:rFonts w:ascii="Arial" w:hAnsi="Arial" w:cs="Arial"/>
          <w:b/>
          <w:color w:val="auto"/>
          <w:lang w:val="es-ES"/>
        </w:rPr>
        <w:t xml:space="preserve"> * 0.</w:t>
      </w:r>
      <w:r w:rsidR="00CB604C">
        <w:rPr>
          <w:rFonts w:ascii="Arial" w:hAnsi="Arial" w:cs="Arial"/>
          <w:b/>
          <w:color w:val="auto"/>
          <w:lang w:val="es-ES"/>
        </w:rPr>
        <w:t>87</w:t>
      </w:r>
    </w:p>
    <w:p w14:paraId="0544AFB2" w14:textId="257B5516"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0.06</w:t>
      </w:r>
    </w:p>
    <w:p w14:paraId="3714E368"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stimación de esfuerzo a través de los Puntos de Historias de Usuarios</w:t>
      </w:r>
      <w:r w:rsidRPr="002F6480">
        <w:rPr>
          <w:rFonts w:ascii="Arial" w:hAnsi="Arial" w:cs="Arial"/>
          <w:color w:val="auto"/>
          <w:lang w:val="es-ES"/>
        </w:rPr>
        <w:t xml:space="preserve">. </w:t>
      </w:r>
    </w:p>
    <w:p w14:paraId="3764D8E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A continuación, se muestra la ecuación </w:t>
      </w:r>
      <w:r>
        <w:rPr>
          <w:rFonts w:ascii="Arial" w:hAnsi="Arial" w:cs="Arial"/>
          <w:color w:val="auto"/>
          <w:lang w:val="es-ES"/>
        </w:rPr>
        <w:t>3.5</w:t>
      </w:r>
      <w:r w:rsidRPr="002F6480">
        <w:rPr>
          <w:rFonts w:ascii="Arial" w:hAnsi="Arial" w:cs="Arial"/>
          <w:color w:val="auto"/>
          <w:lang w:val="es-ES"/>
        </w:rPr>
        <w:t xml:space="preserve"> esfuerzo estimado en horas hombres. </w:t>
      </w:r>
    </w:p>
    <w:p w14:paraId="56F50A5B" w14:textId="77777777" w:rsidR="008C1005" w:rsidRDefault="008C1005" w:rsidP="00961913">
      <w:pPr>
        <w:pStyle w:val="Default"/>
        <w:spacing w:line="360" w:lineRule="auto"/>
        <w:jc w:val="both"/>
        <w:rPr>
          <w:rFonts w:ascii="Arial" w:hAnsi="Arial" w:cs="Arial"/>
          <w:b/>
          <w:color w:val="auto"/>
          <w:lang w:val="es-ES"/>
        </w:rPr>
      </w:pP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5F60892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F02323">
        <w:rPr>
          <w:rFonts w:ascii="Arial" w:hAnsi="Arial" w:cs="Arial"/>
          <w:color w:val="auto"/>
          <w:lang w:val="es-ES"/>
        </w:rPr>
        <w:t>3</w:t>
      </w:r>
      <w:r w:rsidRPr="002F6480">
        <w:rPr>
          <w:rFonts w:ascii="Arial" w:hAnsi="Arial" w:cs="Arial"/>
          <w:color w:val="auto"/>
          <w:lang w:val="es-ES"/>
        </w:rPr>
        <w:t>), y los que están por encima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4F03F4">
        <w:rPr>
          <w:rFonts w:ascii="Arial" w:hAnsi="Arial" w:cs="Arial"/>
          <w:b/>
          <w:bCs/>
          <w:color w:val="auto"/>
          <w:lang w:val="es-ES"/>
        </w:rPr>
        <w:t>2</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738C4A0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ED13BF">
        <w:rPr>
          <w:rFonts w:ascii="Arial" w:hAnsi="Arial" w:cs="Arial"/>
          <w:b/>
          <w:color w:val="auto"/>
          <w:lang w:val="es-ES"/>
        </w:rPr>
        <w:t>30.06</w:t>
      </w:r>
      <w:r w:rsidRPr="002F6480">
        <w:rPr>
          <w:rFonts w:ascii="Arial" w:hAnsi="Arial" w:cs="Arial"/>
          <w:b/>
          <w:color w:val="auto"/>
          <w:lang w:val="es-ES"/>
        </w:rPr>
        <w:t xml:space="preserve"> * 20 horas-hombre </w:t>
      </w:r>
    </w:p>
    <w:p w14:paraId="01F20425" w14:textId="4026792E"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Pr="002F6480">
        <w:rPr>
          <w:rFonts w:ascii="Arial" w:hAnsi="Arial" w:cs="Arial"/>
          <w:b/>
          <w:color w:val="auto"/>
          <w:lang w:val="es-ES"/>
        </w:rPr>
        <w:t>6</w:t>
      </w:r>
      <w:r w:rsidR="00ED13BF">
        <w:rPr>
          <w:rFonts w:ascii="Arial" w:hAnsi="Arial" w:cs="Arial"/>
          <w:b/>
          <w:color w:val="auto"/>
          <w:lang w:val="es-ES"/>
        </w:rPr>
        <w:t>01</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127" w:name="_Tabla_2.9_Distribución"/>
      <w:bookmarkStart w:id="128" w:name="_Tabla_3.5_Distribución"/>
      <w:bookmarkEnd w:id="127"/>
      <w:bookmarkEnd w:id="128"/>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9CC0D8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4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1327226E" w:rsidR="00961913" w:rsidRPr="00730285" w:rsidRDefault="0019628A" w:rsidP="003569CF">
            <w:pPr>
              <w:pStyle w:val="Default"/>
              <w:spacing w:line="360" w:lineRule="auto"/>
              <w:jc w:val="both"/>
              <w:rPr>
                <w:rFonts w:ascii="Arial" w:hAnsi="Arial" w:cs="Arial"/>
                <w:color w:val="auto"/>
                <w:u w:val="single"/>
                <w:lang w:val="es-ES"/>
              </w:rPr>
            </w:pPr>
            <w:r w:rsidRPr="00730285">
              <w:rPr>
                <w:rFonts w:ascii="Arial" w:hAnsi="Arial" w:cs="Arial"/>
                <w:color w:val="auto"/>
                <w:u w:val="single"/>
                <w:lang w:val="es-ES"/>
              </w:rPr>
              <w:t>601</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3D072F67"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6</w:t>
            </w:r>
            <w:r w:rsidR="006B47D0" w:rsidRPr="006B47D0">
              <w:rPr>
                <w:rFonts w:ascii="Arial" w:hAnsi="Arial" w:cs="Arial"/>
                <w:b/>
                <w:bCs/>
                <w:color w:val="auto"/>
                <w:lang w:val="es-ES"/>
              </w:rPr>
              <w:t>21</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77777777"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w:t>
      </w:r>
      <w:r w:rsidRPr="002F6480">
        <w:lastRenderedPageBreak/>
        <w:t xml:space="preserve">al anterior. El costo por concepto de desarrolladores se muestra en la ecuación </w:t>
      </w:r>
      <w:r>
        <w:t>3.6</w:t>
      </w:r>
      <w:r w:rsidRPr="002F6480">
        <w:t xml:space="preserve"> de costo. </w:t>
      </w:r>
    </w:p>
    <w:p w14:paraId="0B227B72" w14:textId="77777777" w:rsidR="00961913" w:rsidRPr="002F6480" w:rsidRDefault="00961913" w:rsidP="00961913">
      <w:pPr>
        <w:autoSpaceDE w:val="0"/>
        <w:autoSpaceDN w:val="0"/>
        <w:adjustRightInd w:val="0"/>
        <w:spacing w:after="0" w:line="360" w:lineRule="auto"/>
        <w:jc w:val="both"/>
      </w:pPr>
      <w:r w:rsidRPr="002654C7">
        <w:rPr>
          <w:b/>
        </w:rPr>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7777777" w:rsidR="00961913" w:rsidRPr="002F6480" w:rsidRDefault="00961913" w:rsidP="00961913">
      <w:pPr>
        <w:autoSpaceDE w:val="0"/>
        <w:autoSpaceDN w:val="0"/>
        <w:adjustRightInd w:val="0"/>
        <w:spacing w:after="0" w:line="360" w:lineRule="auto"/>
        <w:jc w:val="both"/>
      </w:pPr>
      <w:r w:rsidRPr="002F6480">
        <w:t xml:space="preserve">Do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77777777" w:rsidR="00961913" w:rsidRPr="002F6480" w:rsidRDefault="00961913" w:rsidP="00961913">
      <w:pPr>
        <w:autoSpaceDE w:val="0"/>
        <w:autoSpaceDN w:val="0"/>
        <w:adjustRightInd w:val="0"/>
        <w:spacing w:after="0" w:line="360" w:lineRule="auto"/>
        <w:jc w:val="both"/>
      </w:pPr>
      <w:r w:rsidRPr="002F6480">
        <w:t xml:space="preserve">Do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C75787F" w:rsidR="00961913" w:rsidRPr="002F6480" w:rsidRDefault="00961913" w:rsidP="00961913">
      <w:pPr>
        <w:autoSpaceDE w:val="0"/>
        <w:autoSpaceDN w:val="0"/>
        <w:adjustRightInd w:val="0"/>
        <w:spacing w:after="0" w:line="360" w:lineRule="auto"/>
        <w:jc w:val="both"/>
      </w:pPr>
      <w:r w:rsidRPr="002F6480">
        <w:t>THP: Tarifa Horaria Promedio. El salario promedio de las personas que trabajan en el proyecto que es $</w:t>
      </w:r>
      <w:r w:rsidR="00762814">
        <w:t>7</w:t>
      </w:r>
      <w:r>
        <w:t>00</w:t>
      </w:r>
      <w:r w:rsidRPr="002F6480">
        <w:t xml:space="preserve"> en CUP dividido entre 160 horas. </w:t>
      </w:r>
    </w:p>
    <w:p w14:paraId="779BC147" w14:textId="74A4A2ED" w:rsidR="00961913" w:rsidRPr="002F6480" w:rsidRDefault="00961913" w:rsidP="00961913">
      <w:pPr>
        <w:autoSpaceDE w:val="0"/>
        <w:autoSpaceDN w:val="0"/>
        <w:adjustRightInd w:val="0"/>
        <w:spacing w:after="0" w:line="360" w:lineRule="auto"/>
        <w:jc w:val="both"/>
      </w:pPr>
      <w:r w:rsidRPr="002F6480">
        <w:rPr>
          <w:b/>
        </w:rPr>
        <w:t>CHH</w:t>
      </w:r>
      <w:r w:rsidRPr="002F6480">
        <w:t xml:space="preserve"> = 2 * </w:t>
      </w:r>
      <w:r w:rsidR="000C09DB">
        <w:t>700</w:t>
      </w:r>
      <w:r w:rsidRPr="002F6480">
        <w:t xml:space="preserve"> / 160 </w:t>
      </w:r>
    </w:p>
    <w:p w14:paraId="2D52B742" w14:textId="244747B6"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0C09DB">
        <w:t>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3730BB97"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t>1</w:t>
      </w:r>
      <w:r w:rsidR="000C09DB">
        <w:t>000</w:t>
      </w:r>
      <w:r w:rsidRPr="002F6480">
        <w:t xml:space="preserve"> en CUP y por tanto la THP = </w:t>
      </w:r>
      <w:r>
        <w:t>1</w:t>
      </w:r>
      <w:r w:rsidR="000C09DB">
        <w:t>0</w:t>
      </w:r>
      <w:r>
        <w:t>00</w:t>
      </w:r>
      <w:r w:rsidRPr="002F6480">
        <w:t xml:space="preserve"> / 160 = </w:t>
      </w:r>
      <w:r w:rsidR="000C09DB">
        <w:t>6.25</w:t>
      </w:r>
      <w:r w:rsidRPr="002F6480">
        <w:t xml:space="preserve"> </w:t>
      </w:r>
    </w:p>
    <w:p w14:paraId="19896A31" w14:textId="3BA82241" w:rsidR="00961913" w:rsidRPr="002F6480" w:rsidRDefault="00961913" w:rsidP="00961913">
      <w:pPr>
        <w:autoSpaceDE w:val="0"/>
        <w:autoSpaceDN w:val="0"/>
        <w:adjustRightInd w:val="0"/>
        <w:spacing w:after="0" w:line="360" w:lineRule="auto"/>
        <w:jc w:val="both"/>
      </w:pPr>
      <w:r w:rsidRPr="002F6480">
        <w:rPr>
          <w:b/>
        </w:rPr>
        <w:t>C</w:t>
      </w:r>
      <w:r w:rsidRPr="002F6480">
        <w:t xml:space="preserve"> = 6</w:t>
      </w:r>
      <w:r w:rsidR="000C09DB">
        <w:t>01</w:t>
      </w:r>
      <w:r w:rsidRPr="002F6480">
        <w:t xml:space="preserve"> * 2 * </w:t>
      </w:r>
      <w:r w:rsidR="000C09DB">
        <w:t>6.25</w:t>
      </w:r>
      <w:r w:rsidRPr="002F6480">
        <w:t xml:space="preserve"> = $ </w:t>
      </w:r>
      <w:r w:rsidR="000C09DB">
        <w:t>7.512</w:t>
      </w:r>
    </w:p>
    <w:p w14:paraId="47BBA27B" w14:textId="16DAF142"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3F45DA">
        <w:t>3</w:t>
      </w:r>
      <w:r w:rsidRPr="002F6480">
        <w:t xml:space="preserve"> meses y </w:t>
      </w:r>
      <w:r w:rsidR="003608A5">
        <w:t>20 días</w:t>
      </w:r>
      <w:r w:rsidRPr="002F6480">
        <w:t xml:space="preserve">. El costo de producción total se estima que sea </w:t>
      </w:r>
      <w:r w:rsidR="009F221F" w:rsidRPr="009F221F">
        <w:rPr>
          <w:b/>
          <w:bCs/>
        </w:rPr>
        <w:t>$ 7.512</w:t>
      </w:r>
      <w:r w:rsidR="009F221F">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50"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51">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52"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3"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4"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5"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6"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7"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8"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9"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60"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61"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62"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lastRenderedPageBreak/>
        <w:t xml:space="preserve">[8] </w:t>
      </w:r>
      <w:hyperlink r:id="rId63"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64"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5"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6"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7"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8"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9"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70"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71"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72"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3"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4"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129" w:name="_Hlk112426720"/>
      <w:r w:rsidR="00DF6395">
        <w:t xml:space="preserve">Puntos de caso de uso. (2021). En </w:t>
      </w:r>
      <w:r w:rsidR="00DF6395">
        <w:rPr>
          <w:i/>
          <w:iCs/>
        </w:rPr>
        <w:t>Wikipedia, la enciclopedia libre</w:t>
      </w:r>
      <w:r w:rsidR="00DF6395">
        <w:t xml:space="preserve">. </w:t>
      </w:r>
      <w:bookmarkEnd w:id="129"/>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451DB9">
      <w:headerReference w:type="default" r:id="rId75"/>
      <w:footerReference w:type="default" r:id="rId76"/>
      <w:pgSz w:w="11906" w:h="16838"/>
      <w:pgMar w:top="1134"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Lopez" w:date="2022-09-05T09:07:00Z" w:initials="DL">
    <w:p w14:paraId="2795F5ED" w14:textId="1B9A7B85" w:rsidR="00131977" w:rsidRDefault="00131977">
      <w:pPr>
        <w:pStyle w:val="Textocomentario"/>
      </w:pPr>
      <w:r>
        <w:rPr>
          <w:rStyle w:val="Refdecomentario"/>
        </w:rPr>
        <w:annotationRef/>
      </w:r>
      <w:r>
        <w:t>De todas formas tratar de conseguir un profesor de inglés o un hablante nativo para que corrobore que está bien aunque usemos Google traslator y el profesor lo revise.</w:t>
      </w:r>
    </w:p>
  </w:comment>
  <w:comment w:id="3" w:author="Dionis Lopez" w:date="2022-09-05T09:09:00Z" w:initials="DL">
    <w:p w14:paraId="695E3559" w14:textId="15ECB7CB" w:rsidR="00037045" w:rsidRDefault="00037045">
      <w:pPr>
        <w:pStyle w:val="Textocomentario"/>
      </w:pPr>
      <w:r>
        <w:rPr>
          <w:rStyle w:val="Refdecomentario"/>
        </w:rPr>
        <w:annotationRef/>
      </w:r>
      <w:r>
        <w:t>Poner términos en español y no en inglés porque la tesis es en español. Revisar en todo el documento.</w:t>
      </w:r>
    </w:p>
  </w:comment>
  <w:comment w:id="4" w:author="Dionis Lopez" w:date="2022-09-05T09:11:00Z" w:initials="DL">
    <w:p w14:paraId="0446EDCC" w14:textId="6509B6B2" w:rsidR="001B423B" w:rsidRDefault="001B423B">
      <w:pPr>
        <w:pStyle w:val="Textocomentario"/>
      </w:pPr>
      <w:r>
        <w:rPr>
          <w:rStyle w:val="Refdecomentario"/>
        </w:rPr>
        <w:annotationRef/>
      </w:r>
      <w:r>
        <w:t>Que significa este acrónimo en español. Viene por la sugerencia anterior de solo términos en español.</w:t>
      </w:r>
    </w:p>
  </w:comment>
  <w:comment w:id="5" w:author="Dionis Lopez" w:date="2022-09-05T09:12:00Z" w:initials="DL">
    <w:p w14:paraId="1790E86C" w14:textId="06806FF2" w:rsidR="004377EC" w:rsidRDefault="004377EC">
      <w:pPr>
        <w:pStyle w:val="Textocomentario"/>
      </w:pPr>
      <w:r>
        <w:rPr>
          <w:rStyle w:val="Refdecomentario"/>
        </w:rPr>
        <w:annotationRef/>
      </w:r>
      <w:r>
        <w:t>Poner esto al principio de la oración. Fue duro leer todo lo que pones al principio para entender que lo que querías era hablar de las ventajas de los AV</w:t>
      </w:r>
    </w:p>
  </w:comment>
  <w:comment w:id="6" w:author="Dionis Lopez" w:date="2022-09-05T09:14:00Z" w:initials="DL">
    <w:p w14:paraId="7F4E0501" w14:textId="4C041233" w:rsidR="004377EC" w:rsidRDefault="004377EC">
      <w:pPr>
        <w:pStyle w:val="Textocomentario"/>
      </w:pPr>
      <w:r>
        <w:rPr>
          <w:rStyle w:val="Refdecomentario"/>
        </w:rPr>
        <w:annotationRef/>
      </w:r>
      <w:r>
        <w:t>Referencia</w:t>
      </w:r>
    </w:p>
  </w:comment>
  <w:comment w:id="7" w:author="Dionis Lopez" w:date="2022-09-05T09:15:00Z" w:initials="DL">
    <w:p w14:paraId="5C867C0F" w14:textId="77777777" w:rsidR="002D2269" w:rsidRDefault="002D2269">
      <w:pPr>
        <w:pStyle w:val="Textocomentario"/>
      </w:pPr>
      <w:r>
        <w:rPr>
          <w:rStyle w:val="Refdecomentario"/>
        </w:rPr>
        <w:annotationRef/>
      </w:r>
      <w:r>
        <w:t xml:space="preserve">Tu problema de investigación no es este. Fijate en el resumen como hablas, muy bien escrito por cierto, de la necesidad de buscar personal especializado para crear la información de un asistente virtual y que esto es costo y laborioso y después de reasatar esto que es como crear de forma más rápida el conocimiento del aisstente virtual entonces es que puedes hablar de lo que necesita a gente. </w:t>
      </w:r>
    </w:p>
    <w:p w14:paraId="21397060" w14:textId="77777777" w:rsidR="002D2269" w:rsidRDefault="002D2269">
      <w:pPr>
        <w:pStyle w:val="Textocomentario"/>
      </w:pPr>
    </w:p>
    <w:p w14:paraId="09120472" w14:textId="77777777" w:rsidR="002D2269" w:rsidRDefault="002D2269">
      <w:pPr>
        <w:pStyle w:val="Textocomentario"/>
      </w:pPr>
    </w:p>
    <w:p w14:paraId="15555344" w14:textId="1B283AED" w:rsidR="00CB0D5B" w:rsidRDefault="002D2269">
      <w:pPr>
        <w:pStyle w:val="Textocomentario"/>
      </w:pPr>
      <w:r>
        <w:t>Pero lo que te digo al principo es le problema de investigación</w:t>
      </w:r>
      <w:r w:rsidR="00CB0D5B">
        <w:t>.</w:t>
      </w:r>
    </w:p>
    <w:p w14:paraId="7169655E" w14:textId="77777777" w:rsidR="00CB0D5B" w:rsidRDefault="00CB0D5B">
      <w:pPr>
        <w:pStyle w:val="Textocomentario"/>
      </w:pPr>
    </w:p>
    <w:p w14:paraId="42CE079B" w14:textId="32015C01" w:rsidR="00CB0D5B" w:rsidRDefault="00CB0D5B">
      <w:pPr>
        <w:pStyle w:val="Textocomentario"/>
      </w:pPr>
      <w:r>
        <w:t>Y debemos enfocar este problema, el objetivo y la hipótesis a que se creará con e objetivo de la institución que necesita prestar el servicio. Es decir las preguntas o el contenido de ellas según la información que se le da.</w:t>
      </w:r>
    </w:p>
  </w:comment>
  <w:comment w:id="8" w:author="Dionis Lopez" w:date="2022-09-05T09:17:00Z" w:initials="DL">
    <w:p w14:paraId="407CDE83" w14:textId="03553184" w:rsidR="002D2269" w:rsidRDefault="002D2269">
      <w:pPr>
        <w:pStyle w:val="Textocomentario"/>
      </w:pPr>
      <w:r>
        <w:rPr>
          <w:rStyle w:val="Refdecomentario"/>
        </w:rPr>
        <w:annotationRef/>
      </w:r>
      <w:r>
        <w:t>Esta palabra indica que lo que vas es a crear un Asistente Vitual para todo es decir al nivel de Alexa o Google Assitant</w:t>
      </w:r>
    </w:p>
  </w:comment>
  <w:comment w:id="9" w:author="Dionis Lopez" w:date="2022-09-05T09:18:00Z" w:initials="DL">
    <w:p w14:paraId="1F37DB2C" w14:textId="5DABF4C5" w:rsidR="0063213B" w:rsidRDefault="0063213B">
      <w:pPr>
        <w:pStyle w:val="Textocomentario"/>
      </w:pPr>
      <w:r>
        <w:rPr>
          <w:rStyle w:val="Refdecomentario"/>
        </w:rPr>
        <w:annotationRef/>
      </w:r>
      <w:r>
        <w:t>Esto no lo hemos analizado pero implica crear una cierta interfaz con una herramienta en el Backend</w:t>
      </w:r>
    </w:p>
  </w:comment>
  <w:comment w:id="13" w:author="Dionis Lopez" w:date="2022-09-05T09:23:00Z" w:initials="DL">
    <w:p w14:paraId="0E560B9A" w14:textId="2D0484D4" w:rsidR="00ED594F" w:rsidRDefault="00ED594F">
      <w:pPr>
        <w:pStyle w:val="Textocomentario"/>
      </w:pPr>
      <w:r>
        <w:rPr>
          <w:rStyle w:val="Refdecomentario"/>
        </w:rPr>
        <w:annotationRef/>
      </w:r>
      <w:r>
        <w:t>Cambia el formato o tamaño del titulo del capítulo y los epígrafes con respecto al texto de la tesis.</w:t>
      </w:r>
    </w:p>
  </w:comment>
  <w:comment w:id="17" w:author="Dionis Lopez" w:date="2022-09-05T09:24:00Z" w:initials="DL">
    <w:p w14:paraId="5190A810" w14:textId="1AB819E0" w:rsidR="00D74268" w:rsidRDefault="00D74268">
      <w:pPr>
        <w:pStyle w:val="Textocomentario"/>
      </w:pPr>
      <w:r>
        <w:rPr>
          <w:rStyle w:val="Refdecomentario"/>
        </w:rPr>
        <w:annotationRef/>
      </w:r>
      <w:r>
        <w:t>Creo que esto debe ir después del epígrafe que sigue. Primero hablas de los asistentes virtuales y después de las herramientas que existen para crearlos.</w:t>
      </w:r>
    </w:p>
  </w:comment>
  <w:comment w:id="20" w:author="Dionis Lopez" w:date="2022-09-05T09:25:00Z" w:initials="DL">
    <w:p w14:paraId="45DD4623" w14:textId="79024D38" w:rsidR="00E07D18" w:rsidRDefault="00E07D18">
      <w:pPr>
        <w:pStyle w:val="Textocomentario"/>
      </w:pPr>
      <w:r>
        <w:rPr>
          <w:rStyle w:val="Refdecomentario"/>
        </w:rPr>
        <w:annotationRef/>
      </w:r>
      <w:r>
        <w:t>Cambia la referencia que esto también lo dice mucha gente.</w:t>
      </w:r>
    </w:p>
  </w:comment>
  <w:comment w:id="21" w:author="Dionis Lopez" w:date="2022-09-05T09:25:00Z" w:initials="DL">
    <w:p w14:paraId="336AA865" w14:textId="2FC062B5" w:rsidR="00FC1E2F" w:rsidRDefault="00FC1E2F">
      <w:pPr>
        <w:pStyle w:val="Textocomentario"/>
      </w:pPr>
      <w:r>
        <w:rPr>
          <w:rStyle w:val="Refdecomentario"/>
        </w:rPr>
        <w:annotationRef/>
      </w:r>
      <w:r>
        <w:t>Siglas en inglés no traducción al español y después la sigla si quieres.</w:t>
      </w:r>
    </w:p>
  </w:comment>
  <w:comment w:id="22" w:author="Dionis Lopez" w:date="2022-09-05T09:26:00Z" w:initials="DL">
    <w:p w14:paraId="02977CF8" w14:textId="6AE6EFFB" w:rsidR="00FC1E2F" w:rsidRDefault="00FC1E2F">
      <w:pPr>
        <w:pStyle w:val="Textocomentario"/>
      </w:pPr>
      <w:r>
        <w:rPr>
          <w:rStyle w:val="Refdecomentario"/>
        </w:rPr>
        <w:annotationRef/>
      </w:r>
      <w:r>
        <w:t>Otra referencia esta está super quemada ¿Es lo único que leiste?</w:t>
      </w:r>
    </w:p>
  </w:comment>
  <w:comment w:id="23" w:author="Dionis Lopez" w:date="2022-09-05T09:27:00Z" w:initials="DL">
    <w:p w14:paraId="117065CA" w14:textId="77777777" w:rsidR="00FC1E2F" w:rsidRDefault="00FC1E2F">
      <w:pPr>
        <w:pStyle w:val="Textocomentario"/>
      </w:pPr>
      <w:r>
        <w:rPr>
          <w:rStyle w:val="Refdecomentario"/>
        </w:rPr>
        <w:annotationRef/>
      </w:r>
      <w:r>
        <w:t xml:space="preserve">Estas haciendo una breve historia y luego caes aquí sin poner fecha de aparición, etc. </w:t>
      </w:r>
    </w:p>
    <w:p w14:paraId="6394F5A2" w14:textId="77777777" w:rsidR="00FC1E2F" w:rsidRDefault="00FC1E2F">
      <w:pPr>
        <w:pStyle w:val="Textocomentario"/>
      </w:pPr>
    </w:p>
    <w:p w14:paraId="579138D5" w14:textId="735951E2" w:rsidR="00FC1E2F" w:rsidRDefault="00FC1E2F">
      <w:pPr>
        <w:pStyle w:val="Textocomentario"/>
      </w:pPr>
      <w:r>
        <w:t>En la historia de los AV también hay un basio porque cuando te fijas de los 70 a casi lo 90 o 2000 no se delantó mucho, so sería bueno explicarlo.</w:t>
      </w:r>
    </w:p>
  </w:comment>
  <w:comment w:id="28" w:author="Dionis Lopez" w:date="2022-09-05T09:26:00Z" w:initials="DL">
    <w:p w14:paraId="38917089" w14:textId="4330236B" w:rsidR="00FC1E2F" w:rsidRDefault="00FC1E2F">
      <w:pPr>
        <w:pStyle w:val="Textocomentario"/>
      </w:pPr>
      <w:r>
        <w:rPr>
          <w:rStyle w:val="Refdecomentario"/>
        </w:rPr>
        <w:annotationRef/>
      </w:r>
      <w:r>
        <w:t>Esta imagen no aporta nada mejor un diagrama o gráfico.</w:t>
      </w:r>
      <w:r w:rsidR="006C660E">
        <w:t xml:space="preserve"> Si es el ícono de la empresa o el producto ponle una etiqueta a todas las imágenes que uses con esta forma para identificarlo.</w:t>
      </w:r>
    </w:p>
  </w:comment>
  <w:comment w:id="29" w:author="Dionis Lopez" w:date="2022-09-05T09:28:00Z" w:initials="DL">
    <w:p w14:paraId="44A73E91" w14:textId="1CD90B21" w:rsidR="00FC1E2F" w:rsidRDefault="00FC1E2F">
      <w:pPr>
        <w:pStyle w:val="Textocomentario"/>
      </w:pPr>
      <w:r>
        <w:rPr>
          <w:rStyle w:val="Refdecomentario"/>
        </w:rPr>
        <w:annotationRef/>
      </w:r>
      <w:r>
        <w:t>Al pie de página puede ir la url a la página web donde hay más información</w:t>
      </w:r>
    </w:p>
  </w:comment>
  <w:comment w:id="30" w:author="Dionis Lopez" w:date="2022-09-05T09:29:00Z" w:initials="DL">
    <w:p w14:paraId="4D8CA284" w14:textId="54FDB7C4" w:rsidR="00FC1E2F" w:rsidRDefault="00FC1E2F">
      <w:pPr>
        <w:pStyle w:val="Textocomentario"/>
      </w:pPr>
      <w:r>
        <w:rPr>
          <w:rStyle w:val="Refdecomentario"/>
        </w:rPr>
        <w:annotationRef/>
      </w:r>
      <w:r>
        <w:t>Creo que no habías definido anteriormente que usarías el término IA como Inteligencia Artificial</w:t>
      </w:r>
    </w:p>
  </w:comment>
  <w:comment w:id="31" w:author="Dionis Lopez" w:date="2022-09-05T09:30:00Z" w:initials="DL">
    <w:p w14:paraId="247FC56D" w14:textId="0B46C638" w:rsidR="00FC1E2F" w:rsidRDefault="00FC1E2F">
      <w:pPr>
        <w:pStyle w:val="Textocomentario"/>
      </w:pPr>
      <w:r>
        <w:rPr>
          <w:rStyle w:val="Refdecomentario"/>
        </w:rPr>
        <w:annotationRef/>
      </w:r>
      <w:r>
        <w:t>Sobre que es la propiedad y control, asi no se entiende</w:t>
      </w:r>
    </w:p>
  </w:comment>
  <w:comment w:id="32" w:author="Dionis Lopez" w:date="2022-09-05T09:30:00Z" w:initials="DL">
    <w:p w14:paraId="7CFF8DA0" w14:textId="6D1994DC" w:rsidR="00732E54" w:rsidRDefault="00732E54">
      <w:pPr>
        <w:pStyle w:val="Textocomentario"/>
      </w:pPr>
      <w:r>
        <w:rPr>
          <w:rStyle w:val="Refdecomentario"/>
        </w:rPr>
        <w:annotationRef/>
      </w:r>
      <w:r>
        <w:t>Aquí lo pusiste bien pero el orden debe ser imverso poner la palabra en español y después el acrónimo en inglés con su significado y además te falta un paréntesis.</w:t>
      </w:r>
    </w:p>
  </w:comment>
  <w:comment w:id="33" w:author="Dionis Lopez" w:date="2022-09-05T09:30:00Z" w:initials="DL">
    <w:p w14:paraId="6A8DEA31" w14:textId="51915DFF" w:rsidR="00732E54" w:rsidRDefault="00732E54">
      <w:pPr>
        <w:pStyle w:val="Textocomentario"/>
      </w:pPr>
      <w:r>
        <w:rPr>
          <w:rStyle w:val="Refdecomentario"/>
        </w:rPr>
        <w:annotationRef/>
      </w:r>
    </w:p>
  </w:comment>
  <w:comment w:id="34" w:author="Dionis Lopez" w:date="2022-09-05T09:32:00Z" w:initials="DL">
    <w:p w14:paraId="2D5A68FB" w14:textId="22BB338E" w:rsidR="002E376F" w:rsidRDefault="002E376F">
      <w:pPr>
        <w:pStyle w:val="Textocomentario"/>
      </w:pPr>
      <w:r>
        <w:rPr>
          <w:rStyle w:val="Refdecomentario"/>
        </w:rPr>
        <w:annotationRef/>
      </w:r>
      <w:r>
        <w:t>Dejar claro como nota al pie que s la nube de Azure</w:t>
      </w:r>
    </w:p>
  </w:comment>
  <w:comment w:id="35" w:author="Dionis Lopez" w:date="2022-09-05T09:33:00Z" w:initials="DL">
    <w:p w14:paraId="71D7B23B" w14:textId="3F21E5EF" w:rsidR="006C660E" w:rsidRDefault="006C660E">
      <w:pPr>
        <w:pStyle w:val="Textocomentario"/>
      </w:pPr>
      <w:r>
        <w:rPr>
          <w:rStyle w:val="Refdecomentario"/>
        </w:rPr>
        <w:annotationRef/>
      </w:r>
      <w:r>
        <w:t>Esto no tiene que ver con lo de arriba ¿?? Si es as debes ponerlo antes de las ventajas y desventajas que son para concluir.</w:t>
      </w:r>
    </w:p>
  </w:comment>
  <w:comment w:id="38" w:author="Dionis Lopez" w:date="2022-09-05T09:34:00Z" w:initials="DL">
    <w:p w14:paraId="28CB8F86" w14:textId="76D5E38A" w:rsidR="006C660E" w:rsidRDefault="006C660E">
      <w:pPr>
        <w:pStyle w:val="Textocomentario"/>
      </w:pPr>
      <w:r>
        <w:rPr>
          <w:rStyle w:val="Refdecomentario"/>
        </w:rPr>
        <w:annotationRef/>
      </w:r>
      <w:r>
        <w:t>Ponle al pie de página la url para más información.</w:t>
      </w:r>
    </w:p>
  </w:comment>
  <w:comment w:id="39" w:author="Dionis Lopez" w:date="2022-09-05T09:35:00Z" w:initials="DL">
    <w:p w14:paraId="06872989" w14:textId="71A00131" w:rsidR="006C660E" w:rsidRDefault="006C660E">
      <w:pPr>
        <w:pStyle w:val="Textocomentario"/>
      </w:pPr>
      <w:r>
        <w:rPr>
          <w:rStyle w:val="Refdecomentario"/>
        </w:rPr>
        <w:annotationRef/>
      </w:r>
      <w:r>
        <w:t>Aquí en este comercial que pones no dices naa o cuales son al menos di dos.</w:t>
      </w:r>
    </w:p>
  </w:comment>
  <w:comment w:id="40" w:author="Dionis Lopez" w:date="2022-09-05T09:56:00Z" w:initials="DL">
    <w:p w14:paraId="7F4A3084" w14:textId="64F1D155" w:rsidR="007D3BE8" w:rsidRDefault="007D3BE8">
      <w:pPr>
        <w:pStyle w:val="Textocomentario"/>
      </w:pPr>
      <w:r>
        <w:rPr>
          <w:rStyle w:val="Refdecomentario"/>
        </w:rPr>
        <w:annotationRef/>
      </w:r>
      <w:r>
        <w:t>Creo que poner un diagrama al final de que hables de los Framewor de bot y los bot que muestre como es el proceso de construcción y despliegue de esto y como interactúan con las diversas vias de envio de información sería muy bueno para que ayude a comprender como fluye la información.</w:t>
      </w:r>
    </w:p>
  </w:comment>
  <w:comment w:id="41" w:author="Dionis Lopez" w:date="2022-09-05T09:56:00Z" w:initials="DL">
    <w:p w14:paraId="65E31860" w14:textId="146AAB1C" w:rsidR="007D3BE8" w:rsidRDefault="007D3BE8">
      <w:pPr>
        <w:pStyle w:val="Textocomentario"/>
      </w:pPr>
      <w:r>
        <w:rPr>
          <w:rStyle w:val="Refdecomentario"/>
        </w:rPr>
        <w:annotationRef/>
      </w:r>
    </w:p>
  </w:comment>
  <w:comment w:id="42" w:author="Dionis Lopez" w:date="2022-09-05T09:35:00Z" w:initials="DL">
    <w:p w14:paraId="225AAE7D" w14:textId="648805B1" w:rsidR="006C660E" w:rsidRDefault="006C660E">
      <w:pPr>
        <w:pStyle w:val="Textocomentario"/>
      </w:pPr>
      <w:r>
        <w:rPr>
          <w:rStyle w:val="Refdecomentario"/>
        </w:rPr>
        <w:annotationRef/>
      </w:r>
      <w:r>
        <w:t>Esto ponlo como nota al pie y cambia el término de retollamadas que no se comprende bien por otra palabra más sencilla.</w:t>
      </w:r>
    </w:p>
  </w:comment>
  <w:comment w:id="43" w:author="Dionis Lopez" w:date="2022-09-05T09:36:00Z" w:initials="DL">
    <w:p w14:paraId="514F431F" w14:textId="09E41C9B" w:rsidR="006C660E" w:rsidRDefault="006C660E">
      <w:pPr>
        <w:pStyle w:val="Textocomentario"/>
      </w:pPr>
      <w:r>
        <w:rPr>
          <w:rStyle w:val="Refdecomentario"/>
        </w:rPr>
        <w:annotationRef/>
      </w:r>
      <w:r>
        <w:t>Que significa esto en español</w:t>
      </w:r>
    </w:p>
  </w:comment>
  <w:comment w:id="44" w:author="Dionis Lopez" w:date="2022-09-05T09:37:00Z" w:initials="DL">
    <w:p w14:paraId="62F83D64" w14:textId="77777777" w:rsidR="00A27EA6" w:rsidRDefault="00A27EA6">
      <w:pPr>
        <w:pStyle w:val="Textocomentario"/>
      </w:pPr>
      <w:r>
        <w:rPr>
          <w:rStyle w:val="Refdecomentario"/>
        </w:rPr>
        <w:annotationRef/>
      </w:r>
      <w:r>
        <w:t xml:space="preserve">Aquí no se entiende bien que lo que pones entre paréntesis es la explicación de que es una intención. Sugerencia de ponerlo en cursiva o negrita o en los dos y poner una nota al pie por ejempo. </w:t>
      </w:r>
    </w:p>
    <w:p w14:paraId="17E12CE0" w14:textId="77777777" w:rsidR="00A27EA6" w:rsidRDefault="00A27EA6">
      <w:pPr>
        <w:pStyle w:val="Textocomentario"/>
      </w:pPr>
    </w:p>
    <w:p w14:paraId="02210C20" w14:textId="7C956264" w:rsidR="00A27EA6" w:rsidRDefault="00A27EA6">
      <w:pPr>
        <w:pStyle w:val="Textocomentario"/>
      </w:pPr>
      <w:r>
        <w:t xml:space="preserve">Intención: </w:t>
      </w:r>
      <w:r w:rsidRPr="008C4C6B">
        <w:rPr>
          <w:i/>
        </w:rPr>
        <w:t>conjunto de expresiones dichas</w:t>
      </w:r>
      <w:r>
        <w:rPr>
          <w:i/>
        </w:rPr>
        <w:t>…</w:t>
      </w:r>
    </w:p>
  </w:comment>
  <w:comment w:id="45" w:author="Dionis Lopez" w:date="2022-09-05T09:38:00Z" w:initials="DL">
    <w:p w14:paraId="03CA35FA" w14:textId="10ED98A9" w:rsidR="00E43D1E" w:rsidRDefault="00E43D1E">
      <w:pPr>
        <w:pStyle w:val="Textocomentario"/>
      </w:pPr>
      <w:r>
        <w:rPr>
          <w:rStyle w:val="Refdecomentario"/>
        </w:rPr>
        <w:annotationRef/>
      </w:r>
      <w:r>
        <w:t>Si vas a ponr el término intención en negrita y cursiva o uno de los dos, lo mencionas siempre.</w:t>
      </w:r>
    </w:p>
  </w:comment>
  <w:comment w:id="46" w:author="Dionis Lopez" w:date="2022-09-05T09:39:00Z" w:initials="DL">
    <w:p w14:paraId="093BBB8D" w14:textId="36674A61" w:rsidR="000432EE" w:rsidRDefault="000432EE">
      <w:pPr>
        <w:pStyle w:val="Textocomentario"/>
      </w:pPr>
      <w:r>
        <w:rPr>
          <w:rStyle w:val="Refdecomentario"/>
        </w:rPr>
        <w:annotationRef/>
      </w:r>
      <w:r>
        <w:t>Ponlo antes de las ventajas y desventjas</w:t>
      </w:r>
    </w:p>
  </w:comment>
  <w:comment w:id="47" w:author="Dionis Lopez" w:date="2022-09-05T09:39:00Z" w:initials="DL">
    <w:p w14:paraId="222B5446" w14:textId="01BC6E56" w:rsidR="00C67BDE" w:rsidRDefault="00C67BDE">
      <w:pPr>
        <w:pStyle w:val="Textocomentario"/>
      </w:pPr>
      <w:r>
        <w:rPr>
          <w:rStyle w:val="Refdecomentario"/>
        </w:rPr>
        <w:annotationRef/>
      </w:r>
      <w:r>
        <w:t>Debes hablar de los bot de Telegram también</w:t>
      </w:r>
    </w:p>
  </w:comment>
  <w:comment w:id="48" w:author="Dionis Lopez" w:date="2022-09-05T09:39:00Z" w:initials="DL">
    <w:p w14:paraId="37177260" w14:textId="79B2DA38" w:rsidR="00C67BDE" w:rsidRDefault="00C67BDE">
      <w:pPr>
        <w:pStyle w:val="Textocomentario"/>
      </w:pPr>
      <w:r>
        <w:rPr>
          <w:rStyle w:val="Refdecomentario"/>
        </w:rPr>
        <w:annotationRef/>
      </w:r>
    </w:p>
  </w:comment>
  <w:comment w:id="52" w:author="Dionis Lopez" w:date="2022-09-05T09:40:00Z" w:initials="DL">
    <w:p w14:paraId="34E179E9" w14:textId="0D18B02E" w:rsidR="00C67BDE" w:rsidRDefault="00C67BDE">
      <w:pPr>
        <w:pStyle w:val="Textocomentario"/>
      </w:pPr>
      <w:r>
        <w:rPr>
          <w:rStyle w:val="Refdecomentario"/>
        </w:rPr>
        <w:annotationRef/>
      </w:r>
      <w:r>
        <w:t>Que significa esto o poner ejemplos</w:t>
      </w:r>
    </w:p>
  </w:comment>
  <w:comment w:id="53" w:author="Dionis Lopez" w:date="2022-09-05T09:40:00Z" w:initials="DL">
    <w:p w14:paraId="072B8C89" w14:textId="5A7B8264" w:rsidR="00C67BDE" w:rsidRDefault="00C67BDE">
      <w:pPr>
        <w:pStyle w:val="Textocomentario"/>
      </w:pPr>
      <w:r>
        <w:rPr>
          <w:rStyle w:val="Refdecomentario"/>
        </w:rPr>
        <w:annotationRef/>
      </w:r>
      <w:r>
        <w:t>Término en inglés o al menos su descripción en español anteriormente.</w:t>
      </w:r>
    </w:p>
  </w:comment>
  <w:comment w:id="54" w:author="Dionis Lopez" w:date="2022-09-05T09:41:00Z" w:initials="DL">
    <w:p w14:paraId="4F4610B1" w14:textId="4003D9D6" w:rsidR="00C67BDE" w:rsidRDefault="00C67BDE">
      <w:pPr>
        <w:pStyle w:val="Textocomentario"/>
      </w:pPr>
      <w:r>
        <w:rPr>
          <w:rStyle w:val="Refdecomentario"/>
        </w:rPr>
        <w:annotationRef/>
      </w:r>
      <w:r>
        <w:t>Dejar claro que esto es el término en inglés</w:t>
      </w:r>
    </w:p>
  </w:comment>
  <w:comment w:id="57" w:author="Dionis Lopez" w:date="2022-09-05T09:42:00Z" w:initials="DL">
    <w:p w14:paraId="6EC8BE08" w14:textId="16CFAE65" w:rsidR="00C67BDE" w:rsidRDefault="00C67BDE">
      <w:pPr>
        <w:pStyle w:val="Textocomentario"/>
      </w:pPr>
      <w:r>
        <w:rPr>
          <w:rStyle w:val="Refdecomentario"/>
        </w:rPr>
        <w:annotationRef/>
      </w:r>
      <w:r>
        <w:t>Es mejor decir aquí. La curva de aprendizaje es …</w:t>
      </w:r>
    </w:p>
  </w:comment>
  <w:comment w:id="62" w:author="Dionis Lopez" w:date="2022-09-05T09:45:00Z" w:initials="DL">
    <w:p w14:paraId="71500726" w14:textId="56DB8EBC" w:rsidR="00922C5F" w:rsidRDefault="00922C5F">
      <w:pPr>
        <w:pStyle w:val="Textocomentario"/>
      </w:pPr>
      <w:r>
        <w:rPr>
          <w:rStyle w:val="Refdecomentario"/>
        </w:rPr>
        <w:annotationRef/>
      </w:r>
      <w:r>
        <w:t>En cuanto a que necesidades  (esto lo debes dejar claro porque queda en el aire)</w:t>
      </w:r>
    </w:p>
  </w:comment>
  <w:comment w:id="63" w:author="Dionis Lopez" w:date="2022-09-05T09:46:00Z" w:initials="DL">
    <w:p w14:paraId="3FFF9CF6" w14:textId="76DE124A" w:rsidR="00922C5F" w:rsidRDefault="00922C5F">
      <w:pPr>
        <w:pStyle w:val="Textocomentario"/>
      </w:pPr>
      <w:r>
        <w:rPr>
          <w:rStyle w:val="Refdecomentario"/>
        </w:rPr>
        <w:annotationRef/>
      </w:r>
      <w:r>
        <w:t>Mejorar la redacción (Cosultar al tutor si es necesario)</w:t>
      </w:r>
    </w:p>
  </w:comment>
  <w:comment w:id="64" w:author="Dionis Lopez" w:date="2022-09-05T09:46:00Z" w:initials="DL">
    <w:p w14:paraId="16F8C65E" w14:textId="6E2BEDCF" w:rsidR="00922C5F" w:rsidRDefault="00922C5F">
      <w:pPr>
        <w:pStyle w:val="Textocomentario"/>
      </w:pPr>
      <w:r>
        <w:rPr>
          <w:rStyle w:val="Refdecomentario"/>
        </w:rPr>
        <w:annotationRef/>
      </w:r>
    </w:p>
  </w:comment>
  <w:comment w:id="79" w:author="Dionis Lopez" w:date="2022-09-05T09:47:00Z" w:initials="DL">
    <w:p w14:paraId="2E1ADC01" w14:textId="3912D3AD" w:rsidR="00DC2946" w:rsidRDefault="00DC2946">
      <w:pPr>
        <w:pStyle w:val="Textocomentario"/>
      </w:pPr>
      <w:r>
        <w:rPr>
          <w:rStyle w:val="Refdecomentario"/>
        </w:rPr>
        <w:annotationRef/>
      </w:r>
      <w:r>
        <w:t>Nota al pie fíjate que hay mucho texto</w:t>
      </w:r>
    </w:p>
  </w:comment>
  <w:comment w:id="82" w:author="Dionis Lopez" w:date="2022-09-05T09:48:00Z" w:initials="DL">
    <w:p w14:paraId="0104396E" w14:textId="476942F9" w:rsidR="00156F3B" w:rsidRDefault="00156F3B">
      <w:pPr>
        <w:pStyle w:val="Textocomentario"/>
      </w:pPr>
      <w:r>
        <w:rPr>
          <w:rStyle w:val="Refdecomentario"/>
        </w:rPr>
        <w:annotationRef/>
      </w:r>
      <w:r>
        <w:t>Url como nota al pie</w:t>
      </w:r>
    </w:p>
  </w:comment>
  <w:comment w:id="86" w:author="Dionis Lopez" w:date="2022-09-05T09:48:00Z" w:initials="DL">
    <w:p w14:paraId="2C3B3515" w14:textId="4C477930" w:rsidR="00156F3B" w:rsidRDefault="00156F3B">
      <w:pPr>
        <w:pStyle w:val="Textocomentario"/>
      </w:pPr>
      <w:r>
        <w:rPr>
          <w:rStyle w:val="Refdecomentario"/>
        </w:rPr>
        <w:annotationRef/>
      </w:r>
      <w:r>
        <w:t>Esta referencia es diferente a las demás y parece no ser generada con Zotero por favor revisa esto.</w:t>
      </w:r>
    </w:p>
  </w:comment>
  <w:comment w:id="87" w:author="Dionis Lopez" w:date="2022-09-05T09:49:00Z" w:initials="DL">
    <w:p w14:paraId="11582F25" w14:textId="6EFF9BD4" w:rsidR="00156F3B" w:rsidRDefault="00156F3B">
      <w:pPr>
        <w:pStyle w:val="Textocomentario"/>
      </w:pPr>
      <w:r>
        <w:rPr>
          <w:rStyle w:val="Refdecomentario"/>
        </w:rPr>
        <w:annotationRef/>
      </w:r>
      <w:r>
        <w:t>Esta  imagen la he visto en varias tesis de tus compañeros, por favor se creativ</w:t>
      </w:r>
      <w:r w:rsidR="003C0444">
        <w:t>o</w:t>
      </w:r>
      <w:r>
        <w:t xml:space="preserve"> y haz la tuya</w:t>
      </w:r>
    </w:p>
  </w:comment>
  <w:comment w:id="90" w:author="Dionis Lopez" w:date="2022-09-05T09:50:00Z" w:initials="DL">
    <w:p w14:paraId="10A9E664" w14:textId="77777777" w:rsidR="0039621F" w:rsidRDefault="0039621F">
      <w:pPr>
        <w:pStyle w:val="Textocomentario"/>
      </w:pPr>
      <w:r>
        <w:rPr>
          <w:rStyle w:val="Refdecomentario"/>
        </w:rPr>
        <w:annotationRef/>
      </w:r>
      <w:r>
        <w:t>Extremadamente corta. En ella puedes hablar de lo marcos de trabajo estudiados y la conclusión, de las herramientas utilizadas en el desarrollo</w:t>
      </w:r>
      <w:r w:rsidR="00782EA2">
        <w:t>.</w:t>
      </w:r>
    </w:p>
    <w:p w14:paraId="2F594EA5" w14:textId="77777777" w:rsidR="00782EA2" w:rsidRDefault="00782EA2">
      <w:pPr>
        <w:pStyle w:val="Textocomentario"/>
      </w:pPr>
    </w:p>
    <w:p w14:paraId="2CC07818" w14:textId="77777777" w:rsidR="00782EA2" w:rsidRDefault="00782EA2">
      <w:pPr>
        <w:pStyle w:val="Textocomentario"/>
      </w:pPr>
      <w:r>
        <w:t xml:space="preserve">La herramientas que existen para generar conocimiento y otras conclusiones a partir de la evidencia que demostraste en este capítulo. </w:t>
      </w:r>
    </w:p>
    <w:p w14:paraId="6096160C" w14:textId="77777777" w:rsidR="00782EA2" w:rsidRDefault="00782EA2">
      <w:pPr>
        <w:pStyle w:val="Textocomentario"/>
      </w:pPr>
    </w:p>
    <w:p w14:paraId="0219403B" w14:textId="0B9FDADC" w:rsidR="00782EA2" w:rsidRDefault="00782EA2">
      <w:pPr>
        <w:pStyle w:val="Textocomentario"/>
      </w:pPr>
      <w:r>
        <w:t>Debes dejar un enlace al siguiente capítulo para que el lector se vea motivado a le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95F5ED" w15:done="0"/>
  <w15:commentEx w15:paraId="695E3559" w15:done="0"/>
  <w15:commentEx w15:paraId="0446EDCC" w15:done="0"/>
  <w15:commentEx w15:paraId="1790E86C" w15:done="0"/>
  <w15:commentEx w15:paraId="7F4E0501" w15:done="0"/>
  <w15:commentEx w15:paraId="42CE079B" w15:done="0"/>
  <w15:commentEx w15:paraId="407CDE83" w15:done="0"/>
  <w15:commentEx w15:paraId="1F37DB2C" w15:done="0"/>
  <w15:commentEx w15:paraId="0E560B9A" w15:done="0"/>
  <w15:commentEx w15:paraId="5190A810" w15:done="0"/>
  <w15:commentEx w15:paraId="45DD4623" w15:done="0"/>
  <w15:commentEx w15:paraId="336AA865" w15:done="0"/>
  <w15:commentEx w15:paraId="02977CF8" w15:done="0"/>
  <w15:commentEx w15:paraId="579138D5" w15:done="0"/>
  <w15:commentEx w15:paraId="38917089" w15:done="0"/>
  <w15:commentEx w15:paraId="44A73E91" w15:done="0"/>
  <w15:commentEx w15:paraId="4D8CA284" w15:done="0"/>
  <w15:commentEx w15:paraId="247FC56D" w15:done="0"/>
  <w15:commentEx w15:paraId="7CFF8DA0" w15:done="0"/>
  <w15:commentEx w15:paraId="6A8DEA31" w15:paraIdParent="7CFF8DA0" w15:done="0"/>
  <w15:commentEx w15:paraId="2D5A68FB" w15:done="0"/>
  <w15:commentEx w15:paraId="71D7B23B" w15:done="0"/>
  <w15:commentEx w15:paraId="28CB8F86" w15:done="0"/>
  <w15:commentEx w15:paraId="06872989" w15:done="0"/>
  <w15:commentEx w15:paraId="7F4A3084" w15:done="0"/>
  <w15:commentEx w15:paraId="65E31860" w15:paraIdParent="7F4A3084" w15:done="0"/>
  <w15:commentEx w15:paraId="225AAE7D" w15:done="0"/>
  <w15:commentEx w15:paraId="514F431F" w15:done="0"/>
  <w15:commentEx w15:paraId="02210C20" w15:done="0"/>
  <w15:commentEx w15:paraId="03CA35FA" w15:done="0"/>
  <w15:commentEx w15:paraId="093BBB8D" w15:done="0"/>
  <w15:commentEx w15:paraId="222B5446" w15:done="0"/>
  <w15:commentEx w15:paraId="37177260" w15:paraIdParent="222B5446" w15:done="0"/>
  <w15:commentEx w15:paraId="34E179E9" w15:done="0"/>
  <w15:commentEx w15:paraId="072B8C89" w15:done="0"/>
  <w15:commentEx w15:paraId="4F4610B1" w15:done="0"/>
  <w15:commentEx w15:paraId="6EC8BE08" w15:done="0"/>
  <w15:commentEx w15:paraId="71500726" w15:done="0"/>
  <w15:commentEx w15:paraId="3FFF9CF6" w15:done="0"/>
  <w15:commentEx w15:paraId="16F8C65E" w15:paraIdParent="3FFF9CF6" w15:done="0"/>
  <w15:commentEx w15:paraId="2E1ADC01" w15:done="0"/>
  <w15:commentEx w15:paraId="0104396E" w15:done="0"/>
  <w15:commentEx w15:paraId="2C3B3515" w15:done="0"/>
  <w15:commentEx w15:paraId="11582F25" w15:done="0"/>
  <w15:commentEx w15:paraId="021940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03AEA" w16cex:dateUtc="2022-09-05T13:07:00Z"/>
  <w16cex:commentExtensible w16cex:durableId="26C03B5D" w16cex:dateUtc="2022-09-05T13:09:00Z"/>
  <w16cex:commentExtensible w16cex:durableId="26C03BC4" w16cex:dateUtc="2022-09-05T13:11:00Z"/>
  <w16cex:commentExtensible w16cex:durableId="26C03C17" w16cex:dateUtc="2022-09-05T13:12:00Z"/>
  <w16cex:commentExtensible w16cex:durableId="26C03C6A" w16cex:dateUtc="2022-09-05T13:14:00Z"/>
  <w16cex:commentExtensible w16cex:durableId="26C03C9A" w16cex:dateUtc="2022-09-05T13:15:00Z"/>
  <w16cex:commentExtensible w16cex:durableId="26C03D1F" w16cex:dateUtc="2022-09-05T13:17:00Z"/>
  <w16cex:commentExtensible w16cex:durableId="26C03D60" w16cex:dateUtc="2022-09-05T13:18:00Z"/>
  <w16cex:commentExtensible w16cex:durableId="26C03E91" w16cex:dateUtc="2022-09-05T13:23:00Z"/>
  <w16cex:commentExtensible w16cex:durableId="26C03ED6" w16cex:dateUtc="2022-09-05T13:24:00Z"/>
  <w16cex:commentExtensible w16cex:durableId="26C03F0B" w16cex:dateUtc="2022-09-05T13:25:00Z"/>
  <w16cex:commentExtensible w16cex:durableId="26C03F23" w16cex:dateUtc="2022-09-05T13:25:00Z"/>
  <w16cex:commentExtensible w16cex:durableId="26C03F3E" w16cex:dateUtc="2022-09-05T13:26:00Z"/>
  <w16cex:commentExtensible w16cex:durableId="26C03F86" w16cex:dateUtc="2022-09-05T13:27:00Z"/>
  <w16cex:commentExtensible w16cex:durableId="26C03F57" w16cex:dateUtc="2022-09-05T13:26:00Z"/>
  <w16cex:commentExtensible w16cex:durableId="26C03FD5" w16cex:dateUtc="2022-09-05T13:28:00Z"/>
  <w16cex:commentExtensible w16cex:durableId="26C03FFD" w16cex:dateUtc="2022-09-05T13:29:00Z"/>
  <w16cex:commentExtensible w16cex:durableId="26C0401D" w16cex:dateUtc="2022-09-05T13:30:00Z"/>
  <w16cex:commentExtensible w16cex:durableId="26C0403A" w16cex:dateUtc="2022-09-05T13:30:00Z"/>
  <w16cex:commentExtensible w16cex:durableId="26C0403C" w16cex:dateUtc="2022-09-05T13:30:00Z"/>
  <w16cex:commentExtensible w16cex:durableId="26C040AA" w16cex:dateUtc="2022-09-05T13:32:00Z"/>
  <w16cex:commentExtensible w16cex:durableId="26C040DB" w16cex:dateUtc="2022-09-05T13:33:00Z"/>
  <w16cex:commentExtensible w16cex:durableId="26C04136" w16cex:dateUtc="2022-09-05T13:34:00Z"/>
  <w16cex:commentExtensible w16cex:durableId="26C04150" w16cex:dateUtc="2022-09-05T13:35:00Z"/>
  <w16cex:commentExtensible w16cex:durableId="26C04659" w16cex:dateUtc="2022-09-05T13:56:00Z"/>
  <w16cex:commentExtensible w16cex:durableId="26C0465B" w16cex:dateUtc="2022-09-05T13:56:00Z"/>
  <w16cex:commentExtensible w16cex:durableId="26C04178" w16cex:dateUtc="2022-09-05T13:35:00Z"/>
  <w16cex:commentExtensible w16cex:durableId="26C04198" w16cex:dateUtc="2022-09-05T13:36:00Z"/>
  <w16cex:commentExtensible w16cex:durableId="26C041C2" w16cex:dateUtc="2022-09-05T13:37:00Z"/>
  <w16cex:commentExtensible w16cex:durableId="26C04215" w16cex:dateUtc="2022-09-05T13:38:00Z"/>
  <w16cex:commentExtensible w16cex:durableId="26C0424B" w16cex:dateUtc="2022-09-05T13:39:00Z"/>
  <w16cex:commentExtensible w16cex:durableId="26C04262" w16cex:dateUtc="2022-09-05T13:39:00Z"/>
  <w16cex:commentExtensible w16cex:durableId="26C04265" w16cex:dateUtc="2022-09-05T13:39:00Z"/>
  <w16cex:commentExtensible w16cex:durableId="26C04284" w16cex:dateUtc="2022-09-05T13:40:00Z"/>
  <w16cex:commentExtensible w16cex:durableId="26C04295" w16cex:dateUtc="2022-09-05T13:40:00Z"/>
  <w16cex:commentExtensible w16cex:durableId="26C042D3" w16cex:dateUtc="2022-09-05T13:41:00Z"/>
  <w16cex:commentExtensible w16cex:durableId="26C04314" w16cex:dateUtc="2022-09-05T13:42:00Z"/>
  <w16cex:commentExtensible w16cex:durableId="26C043B3" w16cex:dateUtc="2022-09-05T13:45:00Z"/>
  <w16cex:commentExtensible w16cex:durableId="26C04400" w16cex:dateUtc="2022-09-05T13:46:00Z"/>
  <w16cex:commentExtensible w16cex:durableId="26C04408" w16cex:dateUtc="2022-09-05T13:46:00Z"/>
  <w16cex:commentExtensible w16cex:durableId="26C0444D" w16cex:dateUtc="2022-09-05T13:47:00Z"/>
  <w16cex:commentExtensible w16cex:durableId="26C04466" w16cex:dateUtc="2022-09-05T13:48:00Z"/>
  <w16cex:commentExtensible w16cex:durableId="26C04480" w16cex:dateUtc="2022-09-05T13:48:00Z"/>
  <w16cex:commentExtensible w16cex:durableId="26C04499" w16cex:dateUtc="2022-09-05T13:49:00Z"/>
  <w16cex:commentExtensible w16cex:durableId="26C044D5" w16cex:dateUtc="2022-09-05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95F5ED" w16cid:durableId="26C03AEA"/>
  <w16cid:commentId w16cid:paraId="695E3559" w16cid:durableId="26C03B5D"/>
  <w16cid:commentId w16cid:paraId="0446EDCC" w16cid:durableId="26C03BC4"/>
  <w16cid:commentId w16cid:paraId="1790E86C" w16cid:durableId="26C03C17"/>
  <w16cid:commentId w16cid:paraId="7F4E0501" w16cid:durableId="26C03C6A"/>
  <w16cid:commentId w16cid:paraId="42CE079B" w16cid:durableId="26C03C9A"/>
  <w16cid:commentId w16cid:paraId="407CDE83" w16cid:durableId="26C03D1F"/>
  <w16cid:commentId w16cid:paraId="1F37DB2C" w16cid:durableId="26C03D60"/>
  <w16cid:commentId w16cid:paraId="0E560B9A" w16cid:durableId="26C03E91"/>
  <w16cid:commentId w16cid:paraId="5190A810" w16cid:durableId="26C03ED6"/>
  <w16cid:commentId w16cid:paraId="45DD4623" w16cid:durableId="26C03F0B"/>
  <w16cid:commentId w16cid:paraId="336AA865" w16cid:durableId="26C03F23"/>
  <w16cid:commentId w16cid:paraId="02977CF8" w16cid:durableId="26C03F3E"/>
  <w16cid:commentId w16cid:paraId="579138D5" w16cid:durableId="26C03F86"/>
  <w16cid:commentId w16cid:paraId="38917089" w16cid:durableId="26C03F57"/>
  <w16cid:commentId w16cid:paraId="44A73E91" w16cid:durableId="26C03FD5"/>
  <w16cid:commentId w16cid:paraId="4D8CA284" w16cid:durableId="26C03FFD"/>
  <w16cid:commentId w16cid:paraId="247FC56D" w16cid:durableId="26C0401D"/>
  <w16cid:commentId w16cid:paraId="7CFF8DA0" w16cid:durableId="26C0403A"/>
  <w16cid:commentId w16cid:paraId="6A8DEA31" w16cid:durableId="26C0403C"/>
  <w16cid:commentId w16cid:paraId="2D5A68FB" w16cid:durableId="26C040AA"/>
  <w16cid:commentId w16cid:paraId="71D7B23B" w16cid:durableId="26C040DB"/>
  <w16cid:commentId w16cid:paraId="28CB8F86" w16cid:durableId="26C04136"/>
  <w16cid:commentId w16cid:paraId="06872989" w16cid:durableId="26C04150"/>
  <w16cid:commentId w16cid:paraId="7F4A3084" w16cid:durableId="26C04659"/>
  <w16cid:commentId w16cid:paraId="65E31860" w16cid:durableId="26C0465B"/>
  <w16cid:commentId w16cid:paraId="225AAE7D" w16cid:durableId="26C04178"/>
  <w16cid:commentId w16cid:paraId="514F431F" w16cid:durableId="26C04198"/>
  <w16cid:commentId w16cid:paraId="02210C20" w16cid:durableId="26C041C2"/>
  <w16cid:commentId w16cid:paraId="03CA35FA" w16cid:durableId="26C04215"/>
  <w16cid:commentId w16cid:paraId="093BBB8D" w16cid:durableId="26C0424B"/>
  <w16cid:commentId w16cid:paraId="222B5446" w16cid:durableId="26C04262"/>
  <w16cid:commentId w16cid:paraId="37177260" w16cid:durableId="26C04265"/>
  <w16cid:commentId w16cid:paraId="34E179E9" w16cid:durableId="26C04284"/>
  <w16cid:commentId w16cid:paraId="072B8C89" w16cid:durableId="26C04295"/>
  <w16cid:commentId w16cid:paraId="4F4610B1" w16cid:durableId="26C042D3"/>
  <w16cid:commentId w16cid:paraId="6EC8BE08" w16cid:durableId="26C04314"/>
  <w16cid:commentId w16cid:paraId="71500726" w16cid:durableId="26C043B3"/>
  <w16cid:commentId w16cid:paraId="3FFF9CF6" w16cid:durableId="26C04400"/>
  <w16cid:commentId w16cid:paraId="16F8C65E" w16cid:durableId="26C04408"/>
  <w16cid:commentId w16cid:paraId="2E1ADC01" w16cid:durableId="26C0444D"/>
  <w16cid:commentId w16cid:paraId="0104396E" w16cid:durableId="26C04466"/>
  <w16cid:commentId w16cid:paraId="2C3B3515" w16cid:durableId="26C04480"/>
  <w16cid:commentId w16cid:paraId="11582F25" w16cid:durableId="26C04499"/>
  <w16cid:commentId w16cid:paraId="0219403B" w16cid:durableId="26C044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FB3D5" w14:textId="77777777" w:rsidR="00480906" w:rsidRDefault="00480906" w:rsidP="00F335AA">
      <w:pPr>
        <w:spacing w:after="0" w:line="240" w:lineRule="auto"/>
      </w:pPr>
      <w:r>
        <w:separator/>
      </w:r>
    </w:p>
  </w:endnote>
  <w:endnote w:type="continuationSeparator" w:id="0">
    <w:p w14:paraId="49DA005B" w14:textId="77777777" w:rsidR="00480906" w:rsidRDefault="00480906" w:rsidP="00F335AA">
      <w:pPr>
        <w:spacing w:after="0" w:line="240" w:lineRule="auto"/>
      </w:pPr>
      <w:r>
        <w:continuationSeparator/>
      </w:r>
    </w:p>
  </w:endnote>
  <w:endnote w:type="continuationNotice" w:id="1">
    <w:p w14:paraId="51FB62BB" w14:textId="77777777" w:rsidR="00480906" w:rsidRDefault="004809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BADF1" w14:textId="77777777" w:rsidR="00480906" w:rsidRDefault="00480906" w:rsidP="00F335AA">
      <w:pPr>
        <w:spacing w:after="0" w:line="240" w:lineRule="auto"/>
      </w:pPr>
      <w:r>
        <w:separator/>
      </w:r>
    </w:p>
  </w:footnote>
  <w:footnote w:type="continuationSeparator" w:id="0">
    <w:p w14:paraId="3B2E5B1A" w14:textId="77777777" w:rsidR="00480906" w:rsidRDefault="00480906" w:rsidP="00F335AA">
      <w:pPr>
        <w:spacing w:after="0" w:line="240" w:lineRule="auto"/>
      </w:pPr>
      <w:r>
        <w:continuationSeparator/>
      </w:r>
    </w:p>
  </w:footnote>
  <w:footnote w:type="continuationNotice" w:id="1">
    <w:p w14:paraId="037D284A" w14:textId="77777777" w:rsidR="00480906" w:rsidRDefault="004809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0"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0"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1"/>
  </w:num>
  <w:num w:numId="2" w16cid:durableId="381445408">
    <w:abstractNumId w:val="24"/>
  </w:num>
  <w:num w:numId="3" w16cid:durableId="1457528122">
    <w:abstractNumId w:val="14"/>
  </w:num>
  <w:num w:numId="4" w16cid:durableId="400175180">
    <w:abstractNumId w:val="22"/>
  </w:num>
  <w:num w:numId="5" w16cid:durableId="1389260593">
    <w:abstractNumId w:val="8"/>
  </w:num>
  <w:num w:numId="6" w16cid:durableId="394820420">
    <w:abstractNumId w:val="15"/>
  </w:num>
  <w:num w:numId="7" w16cid:durableId="520974394">
    <w:abstractNumId w:val="17"/>
  </w:num>
  <w:num w:numId="8" w16cid:durableId="440540296">
    <w:abstractNumId w:val="9"/>
  </w:num>
  <w:num w:numId="9" w16cid:durableId="1839929317">
    <w:abstractNumId w:val="13"/>
  </w:num>
  <w:num w:numId="10" w16cid:durableId="1124497473">
    <w:abstractNumId w:val="6"/>
  </w:num>
  <w:num w:numId="11" w16cid:durableId="1214541568">
    <w:abstractNumId w:val="10"/>
  </w:num>
  <w:num w:numId="12" w16cid:durableId="77675582">
    <w:abstractNumId w:val="4"/>
  </w:num>
  <w:num w:numId="13" w16cid:durableId="207105951">
    <w:abstractNumId w:val="2"/>
  </w:num>
  <w:num w:numId="14" w16cid:durableId="1716782199">
    <w:abstractNumId w:val="7"/>
  </w:num>
  <w:num w:numId="15" w16cid:durableId="487554322">
    <w:abstractNumId w:val="23"/>
  </w:num>
  <w:num w:numId="16" w16cid:durableId="2102331761">
    <w:abstractNumId w:val="20"/>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2"/>
  </w:num>
  <w:num w:numId="18" w16cid:durableId="2146042442">
    <w:abstractNumId w:val="3"/>
  </w:num>
  <w:num w:numId="19" w16cid:durableId="612909185">
    <w:abstractNumId w:val="25"/>
  </w:num>
  <w:num w:numId="20" w16cid:durableId="7414846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1"/>
  </w:num>
  <w:num w:numId="22" w16cid:durableId="1309624655">
    <w:abstractNumId w:val="5"/>
  </w:num>
  <w:num w:numId="23" w16cid:durableId="528955537">
    <w:abstractNumId w:val="18"/>
  </w:num>
  <w:num w:numId="24" w16cid:durableId="1047993355">
    <w:abstractNumId w:val="1"/>
  </w:num>
  <w:num w:numId="25" w16cid:durableId="906063820">
    <w:abstractNumId w:val="16"/>
  </w:num>
  <w:num w:numId="26" w16cid:durableId="600380136">
    <w:abstractNumId w:val="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Lopez">
    <w15:presenceInfo w15:providerId="AD" w15:userId="S::Dionis.Lopez@firstdue.com::5d76c4c7-df2d-49ff-9207-b0ad3c90fa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22A"/>
    <w:rsid w:val="00037045"/>
    <w:rsid w:val="000374FA"/>
    <w:rsid w:val="000432EE"/>
    <w:rsid w:val="00045423"/>
    <w:rsid w:val="00045BA6"/>
    <w:rsid w:val="00046310"/>
    <w:rsid w:val="00047A8D"/>
    <w:rsid w:val="00047F24"/>
    <w:rsid w:val="000504F2"/>
    <w:rsid w:val="00053D52"/>
    <w:rsid w:val="000565D2"/>
    <w:rsid w:val="00056776"/>
    <w:rsid w:val="0006663A"/>
    <w:rsid w:val="00072DD9"/>
    <w:rsid w:val="00073AB0"/>
    <w:rsid w:val="00073AB1"/>
    <w:rsid w:val="000771D9"/>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4B8A"/>
    <w:rsid w:val="000E5130"/>
    <w:rsid w:val="000F10B2"/>
    <w:rsid w:val="000F202C"/>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77"/>
    <w:rsid w:val="001319F5"/>
    <w:rsid w:val="00133549"/>
    <w:rsid w:val="00133AE7"/>
    <w:rsid w:val="00137F5C"/>
    <w:rsid w:val="00142C91"/>
    <w:rsid w:val="0014379A"/>
    <w:rsid w:val="00143B06"/>
    <w:rsid w:val="00146A07"/>
    <w:rsid w:val="00146A29"/>
    <w:rsid w:val="00146A36"/>
    <w:rsid w:val="00150E3E"/>
    <w:rsid w:val="001516A7"/>
    <w:rsid w:val="001522C6"/>
    <w:rsid w:val="00152853"/>
    <w:rsid w:val="00154C63"/>
    <w:rsid w:val="00156F3B"/>
    <w:rsid w:val="00157B55"/>
    <w:rsid w:val="00160CB7"/>
    <w:rsid w:val="00162575"/>
    <w:rsid w:val="0016628D"/>
    <w:rsid w:val="00170D60"/>
    <w:rsid w:val="00172DB1"/>
    <w:rsid w:val="0017651F"/>
    <w:rsid w:val="001800AD"/>
    <w:rsid w:val="00180818"/>
    <w:rsid w:val="001813D1"/>
    <w:rsid w:val="001814FE"/>
    <w:rsid w:val="00181802"/>
    <w:rsid w:val="00184EEF"/>
    <w:rsid w:val="00184F61"/>
    <w:rsid w:val="001954E2"/>
    <w:rsid w:val="0019628A"/>
    <w:rsid w:val="00196DB0"/>
    <w:rsid w:val="001A3240"/>
    <w:rsid w:val="001A4A4D"/>
    <w:rsid w:val="001A4A6C"/>
    <w:rsid w:val="001A4ECE"/>
    <w:rsid w:val="001A5137"/>
    <w:rsid w:val="001A5277"/>
    <w:rsid w:val="001B1C7C"/>
    <w:rsid w:val="001B1F1D"/>
    <w:rsid w:val="001B3A23"/>
    <w:rsid w:val="001B423B"/>
    <w:rsid w:val="001B4BA8"/>
    <w:rsid w:val="001B4F38"/>
    <w:rsid w:val="001B530F"/>
    <w:rsid w:val="001C0889"/>
    <w:rsid w:val="001C28D2"/>
    <w:rsid w:val="001C4CC3"/>
    <w:rsid w:val="001C61AD"/>
    <w:rsid w:val="001C749E"/>
    <w:rsid w:val="001D003E"/>
    <w:rsid w:val="001D0F66"/>
    <w:rsid w:val="001D1291"/>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14E1"/>
    <w:rsid w:val="00284AE2"/>
    <w:rsid w:val="00285DCD"/>
    <w:rsid w:val="00293295"/>
    <w:rsid w:val="0029382B"/>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7AB"/>
    <w:rsid w:val="002D2269"/>
    <w:rsid w:val="002D2C57"/>
    <w:rsid w:val="002D38A1"/>
    <w:rsid w:val="002D7B3E"/>
    <w:rsid w:val="002E0500"/>
    <w:rsid w:val="002E376F"/>
    <w:rsid w:val="002E41D1"/>
    <w:rsid w:val="002E475F"/>
    <w:rsid w:val="002E5FAB"/>
    <w:rsid w:val="002E6D36"/>
    <w:rsid w:val="002E753C"/>
    <w:rsid w:val="002F152E"/>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675"/>
    <w:rsid w:val="00345BFE"/>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1C9C"/>
    <w:rsid w:val="003952AF"/>
    <w:rsid w:val="0039621F"/>
    <w:rsid w:val="00397029"/>
    <w:rsid w:val="003A0B9D"/>
    <w:rsid w:val="003A1A7B"/>
    <w:rsid w:val="003A1D0B"/>
    <w:rsid w:val="003A6192"/>
    <w:rsid w:val="003A656F"/>
    <w:rsid w:val="003B3F4C"/>
    <w:rsid w:val="003B5162"/>
    <w:rsid w:val="003B7B64"/>
    <w:rsid w:val="003B7FDB"/>
    <w:rsid w:val="003C0444"/>
    <w:rsid w:val="003C27B4"/>
    <w:rsid w:val="003C4474"/>
    <w:rsid w:val="003C57C4"/>
    <w:rsid w:val="003C77F5"/>
    <w:rsid w:val="003D1147"/>
    <w:rsid w:val="003D22A6"/>
    <w:rsid w:val="003D395E"/>
    <w:rsid w:val="003D596B"/>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2851"/>
    <w:rsid w:val="00434C86"/>
    <w:rsid w:val="004371FF"/>
    <w:rsid w:val="004377EC"/>
    <w:rsid w:val="00437E66"/>
    <w:rsid w:val="00440BCC"/>
    <w:rsid w:val="00441A3E"/>
    <w:rsid w:val="004432F4"/>
    <w:rsid w:val="00446FC8"/>
    <w:rsid w:val="00450EEE"/>
    <w:rsid w:val="004516F5"/>
    <w:rsid w:val="00451DB9"/>
    <w:rsid w:val="004528C0"/>
    <w:rsid w:val="00453F0C"/>
    <w:rsid w:val="00455CC6"/>
    <w:rsid w:val="004561B6"/>
    <w:rsid w:val="004623E4"/>
    <w:rsid w:val="00472E24"/>
    <w:rsid w:val="0047576C"/>
    <w:rsid w:val="00475EA5"/>
    <w:rsid w:val="0048028F"/>
    <w:rsid w:val="004807FE"/>
    <w:rsid w:val="00480906"/>
    <w:rsid w:val="004859AF"/>
    <w:rsid w:val="00485B55"/>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D22D5"/>
    <w:rsid w:val="004D5AF9"/>
    <w:rsid w:val="004E255A"/>
    <w:rsid w:val="004E4B00"/>
    <w:rsid w:val="004E66A3"/>
    <w:rsid w:val="004E67CD"/>
    <w:rsid w:val="004E7041"/>
    <w:rsid w:val="004F03F4"/>
    <w:rsid w:val="004F3E76"/>
    <w:rsid w:val="004F7F78"/>
    <w:rsid w:val="0050168B"/>
    <w:rsid w:val="005020D1"/>
    <w:rsid w:val="00504AD5"/>
    <w:rsid w:val="00505B9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2F8"/>
    <w:rsid w:val="00570B19"/>
    <w:rsid w:val="00572422"/>
    <w:rsid w:val="00572868"/>
    <w:rsid w:val="00574C4D"/>
    <w:rsid w:val="00581AF6"/>
    <w:rsid w:val="00587499"/>
    <w:rsid w:val="005875DC"/>
    <w:rsid w:val="00593EED"/>
    <w:rsid w:val="0059451C"/>
    <w:rsid w:val="00595674"/>
    <w:rsid w:val="00596CFF"/>
    <w:rsid w:val="005A3474"/>
    <w:rsid w:val="005A4AAB"/>
    <w:rsid w:val="005A57D8"/>
    <w:rsid w:val="005B1466"/>
    <w:rsid w:val="005B3567"/>
    <w:rsid w:val="005C053C"/>
    <w:rsid w:val="005C45E5"/>
    <w:rsid w:val="005C5C1B"/>
    <w:rsid w:val="005C62AE"/>
    <w:rsid w:val="005C72D3"/>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36D"/>
    <w:rsid w:val="00630E61"/>
    <w:rsid w:val="0063213B"/>
    <w:rsid w:val="00636047"/>
    <w:rsid w:val="00637299"/>
    <w:rsid w:val="00637AF7"/>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4A44"/>
    <w:rsid w:val="00685764"/>
    <w:rsid w:val="00686239"/>
    <w:rsid w:val="0068736F"/>
    <w:rsid w:val="00690912"/>
    <w:rsid w:val="00696020"/>
    <w:rsid w:val="006965A5"/>
    <w:rsid w:val="0069731F"/>
    <w:rsid w:val="00697A7D"/>
    <w:rsid w:val="006A09AD"/>
    <w:rsid w:val="006A3DCE"/>
    <w:rsid w:val="006A63D3"/>
    <w:rsid w:val="006A7395"/>
    <w:rsid w:val="006A7719"/>
    <w:rsid w:val="006A773C"/>
    <w:rsid w:val="006B0920"/>
    <w:rsid w:val="006B3CDE"/>
    <w:rsid w:val="006B42EE"/>
    <w:rsid w:val="006B47D0"/>
    <w:rsid w:val="006B57A4"/>
    <w:rsid w:val="006B6DC0"/>
    <w:rsid w:val="006B7AC1"/>
    <w:rsid w:val="006C0840"/>
    <w:rsid w:val="006C1629"/>
    <w:rsid w:val="006C2134"/>
    <w:rsid w:val="006C3034"/>
    <w:rsid w:val="006C3D0C"/>
    <w:rsid w:val="006C660E"/>
    <w:rsid w:val="006C676C"/>
    <w:rsid w:val="006D37D7"/>
    <w:rsid w:val="006D4FFF"/>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2E54"/>
    <w:rsid w:val="007336AA"/>
    <w:rsid w:val="00735C88"/>
    <w:rsid w:val="007360E3"/>
    <w:rsid w:val="007414A3"/>
    <w:rsid w:val="007414B1"/>
    <w:rsid w:val="00742011"/>
    <w:rsid w:val="007459DA"/>
    <w:rsid w:val="00745B8A"/>
    <w:rsid w:val="00745C28"/>
    <w:rsid w:val="00747405"/>
    <w:rsid w:val="00747DAA"/>
    <w:rsid w:val="00747EB6"/>
    <w:rsid w:val="00753728"/>
    <w:rsid w:val="007559F7"/>
    <w:rsid w:val="007606ED"/>
    <w:rsid w:val="0076120A"/>
    <w:rsid w:val="00762814"/>
    <w:rsid w:val="00765F72"/>
    <w:rsid w:val="0076627B"/>
    <w:rsid w:val="00771974"/>
    <w:rsid w:val="00777C53"/>
    <w:rsid w:val="007807CE"/>
    <w:rsid w:val="00782EA2"/>
    <w:rsid w:val="007857E8"/>
    <w:rsid w:val="00791D72"/>
    <w:rsid w:val="0079215B"/>
    <w:rsid w:val="00792EEF"/>
    <w:rsid w:val="00792FBD"/>
    <w:rsid w:val="00794AD6"/>
    <w:rsid w:val="00794F08"/>
    <w:rsid w:val="007A0724"/>
    <w:rsid w:val="007A206A"/>
    <w:rsid w:val="007A4350"/>
    <w:rsid w:val="007A4C6F"/>
    <w:rsid w:val="007A6F6A"/>
    <w:rsid w:val="007B4497"/>
    <w:rsid w:val="007B5CB3"/>
    <w:rsid w:val="007C03C2"/>
    <w:rsid w:val="007C4BFF"/>
    <w:rsid w:val="007C606B"/>
    <w:rsid w:val="007D0A6D"/>
    <w:rsid w:val="007D32E0"/>
    <w:rsid w:val="007D3308"/>
    <w:rsid w:val="007D3BE8"/>
    <w:rsid w:val="007D7E50"/>
    <w:rsid w:val="007E0887"/>
    <w:rsid w:val="007E18D5"/>
    <w:rsid w:val="007E20A7"/>
    <w:rsid w:val="007E30FC"/>
    <w:rsid w:val="007F0B0F"/>
    <w:rsid w:val="007F233B"/>
    <w:rsid w:val="007F266C"/>
    <w:rsid w:val="007F3969"/>
    <w:rsid w:val="007F4E00"/>
    <w:rsid w:val="007F5E93"/>
    <w:rsid w:val="007F6118"/>
    <w:rsid w:val="007F618C"/>
    <w:rsid w:val="00810014"/>
    <w:rsid w:val="00811E44"/>
    <w:rsid w:val="00812BAC"/>
    <w:rsid w:val="00814DF6"/>
    <w:rsid w:val="0081750B"/>
    <w:rsid w:val="008209B3"/>
    <w:rsid w:val="008248A4"/>
    <w:rsid w:val="00825709"/>
    <w:rsid w:val="00825FF9"/>
    <w:rsid w:val="00831934"/>
    <w:rsid w:val="00831FED"/>
    <w:rsid w:val="00835765"/>
    <w:rsid w:val="00835A47"/>
    <w:rsid w:val="008479ED"/>
    <w:rsid w:val="00847B56"/>
    <w:rsid w:val="008563DF"/>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C086B"/>
    <w:rsid w:val="008C0940"/>
    <w:rsid w:val="008C0ABB"/>
    <w:rsid w:val="008C0E20"/>
    <w:rsid w:val="008C1005"/>
    <w:rsid w:val="008C1062"/>
    <w:rsid w:val="008C1747"/>
    <w:rsid w:val="008C1E1A"/>
    <w:rsid w:val="008C20C4"/>
    <w:rsid w:val="008C4C6B"/>
    <w:rsid w:val="008C7849"/>
    <w:rsid w:val="008D0C47"/>
    <w:rsid w:val="008D2237"/>
    <w:rsid w:val="008D3C36"/>
    <w:rsid w:val="008D4DD7"/>
    <w:rsid w:val="008D7AE4"/>
    <w:rsid w:val="008E33AF"/>
    <w:rsid w:val="008E3CBD"/>
    <w:rsid w:val="008E3F3B"/>
    <w:rsid w:val="008E55F0"/>
    <w:rsid w:val="008E6A0A"/>
    <w:rsid w:val="008F0410"/>
    <w:rsid w:val="008F1641"/>
    <w:rsid w:val="008F3773"/>
    <w:rsid w:val="008F4AB1"/>
    <w:rsid w:val="008F649C"/>
    <w:rsid w:val="0090098D"/>
    <w:rsid w:val="00900F0D"/>
    <w:rsid w:val="00901136"/>
    <w:rsid w:val="00905F57"/>
    <w:rsid w:val="00906321"/>
    <w:rsid w:val="00915AFF"/>
    <w:rsid w:val="00921418"/>
    <w:rsid w:val="0092296B"/>
    <w:rsid w:val="00922C5F"/>
    <w:rsid w:val="00930355"/>
    <w:rsid w:val="009303AB"/>
    <w:rsid w:val="00930E7F"/>
    <w:rsid w:val="0093186A"/>
    <w:rsid w:val="00935085"/>
    <w:rsid w:val="00936307"/>
    <w:rsid w:val="00936351"/>
    <w:rsid w:val="00941F60"/>
    <w:rsid w:val="0094306B"/>
    <w:rsid w:val="00944038"/>
    <w:rsid w:val="00947DAF"/>
    <w:rsid w:val="00950314"/>
    <w:rsid w:val="0096016C"/>
    <w:rsid w:val="00961913"/>
    <w:rsid w:val="00961EAE"/>
    <w:rsid w:val="00965EB4"/>
    <w:rsid w:val="00965EC7"/>
    <w:rsid w:val="0096663A"/>
    <w:rsid w:val="00970433"/>
    <w:rsid w:val="009739AD"/>
    <w:rsid w:val="00974560"/>
    <w:rsid w:val="00976A39"/>
    <w:rsid w:val="00976CA6"/>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221F"/>
    <w:rsid w:val="009F3876"/>
    <w:rsid w:val="009F4EB0"/>
    <w:rsid w:val="009F61AF"/>
    <w:rsid w:val="009F7E23"/>
    <w:rsid w:val="00A0073B"/>
    <w:rsid w:val="00A01988"/>
    <w:rsid w:val="00A01AB0"/>
    <w:rsid w:val="00A03127"/>
    <w:rsid w:val="00A04557"/>
    <w:rsid w:val="00A0465D"/>
    <w:rsid w:val="00A071D7"/>
    <w:rsid w:val="00A12386"/>
    <w:rsid w:val="00A13924"/>
    <w:rsid w:val="00A13999"/>
    <w:rsid w:val="00A1644C"/>
    <w:rsid w:val="00A20153"/>
    <w:rsid w:val="00A223AD"/>
    <w:rsid w:val="00A2415A"/>
    <w:rsid w:val="00A251D7"/>
    <w:rsid w:val="00A27EA6"/>
    <w:rsid w:val="00A3100E"/>
    <w:rsid w:val="00A31824"/>
    <w:rsid w:val="00A33501"/>
    <w:rsid w:val="00A33DE9"/>
    <w:rsid w:val="00A34DDA"/>
    <w:rsid w:val="00A35ED5"/>
    <w:rsid w:val="00A37ED5"/>
    <w:rsid w:val="00A40A93"/>
    <w:rsid w:val="00A42F15"/>
    <w:rsid w:val="00A43417"/>
    <w:rsid w:val="00A469CC"/>
    <w:rsid w:val="00A50423"/>
    <w:rsid w:val="00A50BA0"/>
    <w:rsid w:val="00A5472F"/>
    <w:rsid w:val="00A55414"/>
    <w:rsid w:val="00A55C85"/>
    <w:rsid w:val="00A65FD1"/>
    <w:rsid w:val="00A70B66"/>
    <w:rsid w:val="00A712F3"/>
    <w:rsid w:val="00A713DA"/>
    <w:rsid w:val="00A75DBE"/>
    <w:rsid w:val="00A765CA"/>
    <w:rsid w:val="00A76C2F"/>
    <w:rsid w:val="00A82628"/>
    <w:rsid w:val="00A84595"/>
    <w:rsid w:val="00A90E9F"/>
    <w:rsid w:val="00A92433"/>
    <w:rsid w:val="00A94314"/>
    <w:rsid w:val="00A94CE2"/>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051A"/>
    <w:rsid w:val="00B43CC8"/>
    <w:rsid w:val="00B4449A"/>
    <w:rsid w:val="00B54930"/>
    <w:rsid w:val="00B54F60"/>
    <w:rsid w:val="00B60F2D"/>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7EF8"/>
    <w:rsid w:val="00BE2705"/>
    <w:rsid w:val="00BE3F2A"/>
    <w:rsid w:val="00BF2378"/>
    <w:rsid w:val="00BF29F0"/>
    <w:rsid w:val="00BF434E"/>
    <w:rsid w:val="00BF5ACC"/>
    <w:rsid w:val="00C01964"/>
    <w:rsid w:val="00C06704"/>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4344E"/>
    <w:rsid w:val="00C52141"/>
    <w:rsid w:val="00C55BF1"/>
    <w:rsid w:val="00C61994"/>
    <w:rsid w:val="00C63343"/>
    <w:rsid w:val="00C67A7E"/>
    <w:rsid w:val="00C67BDE"/>
    <w:rsid w:val="00C71298"/>
    <w:rsid w:val="00C72A45"/>
    <w:rsid w:val="00C72D14"/>
    <w:rsid w:val="00C736E1"/>
    <w:rsid w:val="00C76E43"/>
    <w:rsid w:val="00C76FDE"/>
    <w:rsid w:val="00C7702A"/>
    <w:rsid w:val="00C91D12"/>
    <w:rsid w:val="00C9237C"/>
    <w:rsid w:val="00C930F6"/>
    <w:rsid w:val="00C93A43"/>
    <w:rsid w:val="00CA19A0"/>
    <w:rsid w:val="00CA46D4"/>
    <w:rsid w:val="00CA6C19"/>
    <w:rsid w:val="00CB088D"/>
    <w:rsid w:val="00CB0D5B"/>
    <w:rsid w:val="00CB18D9"/>
    <w:rsid w:val="00CB2C75"/>
    <w:rsid w:val="00CB3201"/>
    <w:rsid w:val="00CB47E2"/>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268"/>
    <w:rsid w:val="00D77203"/>
    <w:rsid w:val="00D7734A"/>
    <w:rsid w:val="00D81AE7"/>
    <w:rsid w:val="00D9043B"/>
    <w:rsid w:val="00D934E0"/>
    <w:rsid w:val="00D94134"/>
    <w:rsid w:val="00D949C2"/>
    <w:rsid w:val="00DA0B5C"/>
    <w:rsid w:val="00DA0D06"/>
    <w:rsid w:val="00DB444E"/>
    <w:rsid w:val="00DB67DE"/>
    <w:rsid w:val="00DB6DAE"/>
    <w:rsid w:val="00DB731F"/>
    <w:rsid w:val="00DC0287"/>
    <w:rsid w:val="00DC22B3"/>
    <w:rsid w:val="00DC2946"/>
    <w:rsid w:val="00DC2D56"/>
    <w:rsid w:val="00DC3623"/>
    <w:rsid w:val="00DC464E"/>
    <w:rsid w:val="00DD16F9"/>
    <w:rsid w:val="00DD17B3"/>
    <w:rsid w:val="00DD4C2C"/>
    <w:rsid w:val="00DE196A"/>
    <w:rsid w:val="00DE426B"/>
    <w:rsid w:val="00DE703F"/>
    <w:rsid w:val="00DE7DAD"/>
    <w:rsid w:val="00DF028F"/>
    <w:rsid w:val="00DF0FE9"/>
    <w:rsid w:val="00DF1B8B"/>
    <w:rsid w:val="00DF3E32"/>
    <w:rsid w:val="00DF52E9"/>
    <w:rsid w:val="00DF5D63"/>
    <w:rsid w:val="00DF6395"/>
    <w:rsid w:val="00E03C0D"/>
    <w:rsid w:val="00E063B6"/>
    <w:rsid w:val="00E076D5"/>
    <w:rsid w:val="00E077A8"/>
    <w:rsid w:val="00E07CE5"/>
    <w:rsid w:val="00E07D18"/>
    <w:rsid w:val="00E1122B"/>
    <w:rsid w:val="00E16772"/>
    <w:rsid w:val="00E16DA7"/>
    <w:rsid w:val="00E22ED8"/>
    <w:rsid w:val="00E23233"/>
    <w:rsid w:val="00E2429E"/>
    <w:rsid w:val="00E249D7"/>
    <w:rsid w:val="00E2729D"/>
    <w:rsid w:val="00E27DBB"/>
    <w:rsid w:val="00E308C7"/>
    <w:rsid w:val="00E3326B"/>
    <w:rsid w:val="00E3433F"/>
    <w:rsid w:val="00E37B9E"/>
    <w:rsid w:val="00E4092A"/>
    <w:rsid w:val="00E4292D"/>
    <w:rsid w:val="00E429ED"/>
    <w:rsid w:val="00E4384D"/>
    <w:rsid w:val="00E43D1E"/>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777C1"/>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27AC"/>
    <w:rsid w:val="00EB4891"/>
    <w:rsid w:val="00EB6000"/>
    <w:rsid w:val="00EC02DD"/>
    <w:rsid w:val="00EC2AA5"/>
    <w:rsid w:val="00EC34ED"/>
    <w:rsid w:val="00EC3F89"/>
    <w:rsid w:val="00EC699C"/>
    <w:rsid w:val="00EC7F4C"/>
    <w:rsid w:val="00ED13BF"/>
    <w:rsid w:val="00ED3AA8"/>
    <w:rsid w:val="00ED594F"/>
    <w:rsid w:val="00ED7FF6"/>
    <w:rsid w:val="00EE08CC"/>
    <w:rsid w:val="00EE6465"/>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5A26"/>
    <w:rsid w:val="00F46586"/>
    <w:rsid w:val="00F46650"/>
    <w:rsid w:val="00F54CA9"/>
    <w:rsid w:val="00F5643E"/>
    <w:rsid w:val="00F5651B"/>
    <w:rsid w:val="00F645F0"/>
    <w:rsid w:val="00F67E2B"/>
    <w:rsid w:val="00F7099F"/>
    <w:rsid w:val="00F71DEE"/>
    <w:rsid w:val="00F74CE2"/>
    <w:rsid w:val="00F77DEA"/>
    <w:rsid w:val="00F85302"/>
    <w:rsid w:val="00F8624A"/>
    <w:rsid w:val="00F86927"/>
    <w:rsid w:val="00F86DE7"/>
    <w:rsid w:val="00F93152"/>
    <w:rsid w:val="00F97738"/>
    <w:rsid w:val="00FA091C"/>
    <w:rsid w:val="00FA1F3A"/>
    <w:rsid w:val="00FA3ADD"/>
    <w:rsid w:val="00FA463B"/>
    <w:rsid w:val="00FA723C"/>
    <w:rsid w:val="00FB0149"/>
    <w:rsid w:val="00FB0F3E"/>
    <w:rsid w:val="00FB133B"/>
    <w:rsid w:val="00FB2F16"/>
    <w:rsid w:val="00FB35F9"/>
    <w:rsid w:val="00FB5BC4"/>
    <w:rsid w:val="00FB7B10"/>
    <w:rsid w:val="00FC090E"/>
    <w:rsid w:val="00FC1E2F"/>
    <w:rsid w:val="00FC2E5B"/>
    <w:rsid w:val="00FC56E6"/>
    <w:rsid w:val="00FC5D83"/>
    <w:rsid w:val="00FC759A"/>
    <w:rsid w:val="00FC7815"/>
    <w:rsid w:val="00FD03D6"/>
    <w:rsid w:val="00FD0F4D"/>
    <w:rsid w:val="00FD2056"/>
    <w:rsid w:val="00FD4ADE"/>
    <w:rsid w:val="00FD5231"/>
    <w:rsid w:val="00FE0E2C"/>
    <w:rsid w:val="00FE110A"/>
    <w:rsid w:val="00FE456F"/>
    <w:rsid w:val="00FE4571"/>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Tipado_din%C3%A1mico" TargetMode="External"/><Relationship Id="rId21" Type="http://schemas.openxmlformats.org/officeDocument/2006/relationships/hyperlink" Target="https://es.wikipedia.org/wiki/Sintaxis" TargetMode="External"/><Relationship Id="rId42" Type="http://schemas.openxmlformats.org/officeDocument/2006/relationships/image" Target="media/image13.jpeg"/><Relationship Id="rId47" Type="http://schemas.openxmlformats.org/officeDocument/2006/relationships/image" Target="media/image18.jpeg"/><Relationship Id="rId63" Type="http://schemas.openxmlformats.org/officeDocument/2006/relationships/hyperlink" Target="https://rasa.com/" TargetMode="External"/><Relationship Id="rId68" Type="http://schemas.openxmlformats.org/officeDocument/2006/relationships/hyperlink" Target="https://www.saashub.com/compare" TargetMode="External"/><Relationship Id="rId16" Type="http://schemas.openxmlformats.org/officeDocument/2006/relationships/image" Target="media/image4.jpeg"/><Relationship Id="rId11" Type="http://schemas.microsoft.com/office/2016/09/relationships/commentsIds" Target="commentsIds.xml"/><Relationship Id="rId24" Type="http://schemas.openxmlformats.org/officeDocument/2006/relationships/hyperlink" Target="https://es.wikipedia.org/wiki/Programaci%C3%B3n_imperativa" TargetMode="External"/><Relationship Id="rId32" Type="http://schemas.openxmlformats.org/officeDocument/2006/relationships/diagramLayout" Target="diagrams/layout1.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jpeg"/><Relationship Id="rId53" Type="http://schemas.openxmlformats.org/officeDocument/2006/relationships/hyperlink" Target="https://azure.microsoft.com/en-us/services/bot-services/" TargetMode="External"/><Relationship Id="rId58" Type="http://schemas.openxmlformats.org/officeDocument/2006/relationships/hyperlink" Target="https://cloud.google.com/dialogflow/docs" TargetMode="External"/><Relationship Id="rId66" Type="http://schemas.openxmlformats.org/officeDocument/2006/relationships/hyperlink" Target="https://botpress.com/docs/introduction" TargetMode="External"/><Relationship Id="rId74" Type="http://schemas.openxmlformats.org/officeDocument/2006/relationships/hyperlink" Target="http://ingenieriadesoftware.mex.tl/52753_XP---Extreme-Programing.html"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capterra.es/reviews/180853/dialogflow?overall_rating_ge=5" TargetMode="External"/><Relationship Id="rId19" Type="http://schemas.openxmlformats.org/officeDocument/2006/relationships/hyperlink" Target="https://es.wikipedia.org/wiki/Lenguaje_de_programaci%C3%B3n" TargetMode="External"/><Relationship Id="rId14" Type="http://schemas.openxmlformats.org/officeDocument/2006/relationships/image" Target="media/image2.jpeg"/><Relationship Id="rId22" Type="http://schemas.openxmlformats.org/officeDocument/2006/relationships/hyperlink" Target="https://es.wikipedia.org/wiki/Lenguaje_de_programaci%C3%B3n_multiparadigma" TargetMode="External"/><Relationship Id="rId27" Type="http://schemas.openxmlformats.org/officeDocument/2006/relationships/hyperlink" Target="https://es.wikipedia.org/wiki/Multiplataforma" TargetMode="External"/><Relationship Id="rId30" Type="http://schemas.openxmlformats.org/officeDocument/2006/relationships/hyperlink" Target="https://es.wikipedia.org/wiki/GNU_General_Public_License" TargetMode="External"/><Relationship Id="rId35" Type="http://schemas.microsoft.com/office/2007/relationships/diagramDrawing" Target="diagrams/drawing1.xml"/><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hyperlink" Target="https://stackshare.io/stackups/dialogflow-vs-microsoft-bot-framework/" TargetMode="External"/><Relationship Id="rId64" Type="http://schemas.openxmlformats.org/officeDocument/2006/relationships/hyperlink" Target="https://www.spaceo.ca/ai-chatbot-development-using-rasa-reasons/" TargetMode="External"/><Relationship Id="rId69" Type="http://schemas.openxmlformats.org/officeDocument/2006/relationships/hyperlink" Target="https://www.spaceo.ca/top-ai-chatbot-frameworks/"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chatbotsmagazine.com/the-ultimate-guide-to-designing-a-chatbot-tech-stack-333eceb431da" TargetMode="External"/><Relationship Id="rId72" Type="http://schemas.openxmlformats.org/officeDocument/2006/relationships/hyperlink" Target="https://es.wikipedia.org/wiki/NoSQL"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es.wikipedia.org/wiki/Lenguaje_de_programaci%C3%B3n_interpretado" TargetMode="External"/><Relationship Id="rId33" Type="http://schemas.openxmlformats.org/officeDocument/2006/relationships/diagramQuickStyle" Target="diagrams/quickStyle1.xml"/><Relationship Id="rId38" Type="http://schemas.openxmlformats.org/officeDocument/2006/relationships/image" Target="media/image9.png"/><Relationship Id="rId46" Type="http://schemas.openxmlformats.org/officeDocument/2006/relationships/image" Target="media/image17.jpeg"/><Relationship Id="rId59" Type="http://schemas.openxmlformats.org/officeDocument/2006/relationships/hyperlink" Target="https://cloud.google.com/dialogflow?hl=es" TargetMode="External"/><Relationship Id="rId67" Type="http://schemas.openxmlformats.org/officeDocument/2006/relationships/hyperlink" Target="https://www.getapp.es/reviews/2047766/botpress%204-11-2021" TargetMode="External"/><Relationship Id="rId20" Type="http://schemas.openxmlformats.org/officeDocument/2006/relationships/hyperlink" Target="https://es.wikipedia.org/wiki/Int%C3%A9rprete_(inform%C3%A1tica)" TargetMode="External"/><Relationship Id="rId41" Type="http://schemas.openxmlformats.org/officeDocument/2006/relationships/image" Target="media/image12.jpeg"/><Relationship Id="rId54" Type="http://schemas.openxmlformats.org/officeDocument/2006/relationships/hyperlink" Target="https://docs.microsoft.com/en-us/composer/introduction" TargetMode="External"/><Relationship Id="rId62" Type="http://schemas.openxmlformats.org/officeDocument/2006/relationships/hyperlink" Target="https://www.linkedin.com/pulse/dialogflow-vs-lex-watson-azure-bot-chatbot-quick-sherwin-fernandes" TargetMode="External"/><Relationship Id="rId70" Type="http://schemas.openxmlformats.org/officeDocument/2006/relationships/hyperlink" Target="https://es.wikipedia.org/wiki/Python%2011-2-2022" TargetMode="External"/><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es.wikipedia.org/wiki/Programaci%C3%B3n_orientada_a_objetos" TargetMode="External"/><Relationship Id="rId28" Type="http://schemas.openxmlformats.org/officeDocument/2006/relationships/hyperlink" Target="https://es.wikipedia.org/wiki/C%C3%B3digo_abierto" TargetMode="External"/><Relationship Id="rId36" Type="http://schemas.openxmlformats.org/officeDocument/2006/relationships/image" Target="media/image7.jpeg"/><Relationship Id="rId49" Type="http://schemas.openxmlformats.org/officeDocument/2006/relationships/image" Target="media/image20.jpeg"/><Relationship Id="rId57" Type="http://schemas.openxmlformats.org/officeDocument/2006/relationships/hyperlink" Target="https://rijsat.com/2021/11/03/create-azure-bot-service-from-azure-portal/" TargetMode="External"/><Relationship Id="rId10" Type="http://schemas.microsoft.com/office/2011/relationships/commentsExtended" Target="commentsExtended.xml"/><Relationship Id="rId31" Type="http://schemas.openxmlformats.org/officeDocument/2006/relationships/diagramData" Target="diagrams/data1.xml"/><Relationship Id="rId44" Type="http://schemas.openxmlformats.org/officeDocument/2006/relationships/image" Target="media/image15.jpeg"/><Relationship Id="rId52" Type="http://schemas.openxmlformats.org/officeDocument/2006/relationships/hyperlink" Target="https://planetachatbot.com/amanda-el-chatbot-que-sabe-de-elecciones-en-cuba-e2c3b5a7d835" TargetMode="External"/><Relationship Id="rId60" Type="http://schemas.openxmlformats.org/officeDocument/2006/relationships/hyperlink" Target="https://www.chatbots.org/dialogflow" TargetMode="External"/><Relationship Id="rId65" Type="http://schemas.openxmlformats.org/officeDocument/2006/relationships/hyperlink" Target="https://www.chatbots.org/best-chatbot-builders" TargetMode="External"/><Relationship Id="rId73" Type="http://schemas.openxmlformats.org/officeDocument/2006/relationships/hyperlink" Target="https://es.wikipedia.org/wiki/YAML"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teneo.ai/" TargetMode="External"/><Relationship Id="rId18" Type="http://schemas.openxmlformats.org/officeDocument/2006/relationships/image" Target="media/image6.png"/><Relationship Id="rId39" Type="http://schemas.openxmlformats.org/officeDocument/2006/relationships/image" Target="media/image10.png"/><Relationship Id="rId34" Type="http://schemas.openxmlformats.org/officeDocument/2006/relationships/diagramColors" Target="diagrams/colors1.xml"/><Relationship Id="rId50" Type="http://schemas.openxmlformats.org/officeDocument/2006/relationships/hyperlink" Target="https://www.artificial-solutions.com/es/chatbots/" TargetMode="External"/><Relationship Id="rId55" Type="http://schemas.openxmlformats.org/officeDocument/2006/relationships/hyperlink" Target="https://paginapropia.com/15-ventajas-y-desventajas-de-microsoft-azure/" TargetMode="External"/><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es.wikipedia.org/wiki/PyCharm" TargetMode="External"/><Relationship Id="rId2" Type="http://schemas.openxmlformats.org/officeDocument/2006/relationships/numbering" Target="numbering.xml"/><Relationship Id="rId29" Type="http://schemas.openxmlformats.org/officeDocument/2006/relationships/hyperlink" Target="https://es.wikipedia.org/wiki/Python_Software_Foundation_License"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custLinFactX="31582" custLinFactNeighborX="100000" custLinFactNeighborY="-10396">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931515" y="207812"/>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2224716" y="207812"/>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48</Pages>
  <Words>10374</Words>
  <Characters>57060</Characters>
  <Application>Microsoft Office Word</Application>
  <DocSecurity>0</DocSecurity>
  <Lines>475</Lines>
  <Paragraphs>134</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Dionis Lopez</cp:lastModifiedBy>
  <cp:revision>208</cp:revision>
  <dcterms:created xsi:type="dcterms:W3CDTF">2022-08-09T14:20:00Z</dcterms:created>
  <dcterms:modified xsi:type="dcterms:W3CDTF">2022-09-05T13:57: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